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6DA6AA" w14:textId="3A756667" w:rsidR="003540F2" w:rsidRPr="00A427BC" w:rsidRDefault="003540F2" w:rsidP="003540F2">
      <w:pPr>
        <w:pStyle w:val="Title"/>
        <w:rPr>
          <w:ins w:id="0" w:author="Virginia Anne Nichols" w:date="2025-05-14T09:57:00Z" w16du:dateUtc="2025-05-14T07:57:00Z"/>
          <w:lang w:val="en-US"/>
        </w:rPr>
      </w:pPr>
      <w:ins w:id="1" w:author="Virginia Anne Nichols" w:date="2025-05-14T09:57:00Z" w16du:dateUtc="2025-05-14T07:57:00Z">
        <w:r>
          <w:rPr>
            <w:lang w:val="en-US"/>
          </w:rPr>
          <w:t>Applying the principles of Data Feminism in agricultural research promotes research creativity??</w:t>
        </w:r>
      </w:ins>
    </w:p>
    <w:p w14:paraId="4A9D8F10" w14:textId="32D29367" w:rsidR="0012423C" w:rsidRPr="00A427BC" w:rsidDel="003540F2" w:rsidRDefault="007D4D9E" w:rsidP="006E637E">
      <w:pPr>
        <w:pStyle w:val="Title"/>
        <w:rPr>
          <w:del w:id="2" w:author="Virginia Anne Nichols" w:date="2025-05-14T09:57:00Z" w16du:dateUtc="2025-05-14T07:57:00Z"/>
          <w:lang w:val="en-US"/>
        </w:rPr>
      </w:pPr>
      <w:del w:id="3" w:author="Virginia Anne Nichols" w:date="2025-05-14T09:57:00Z" w16du:dateUtc="2025-05-14T07:57:00Z">
        <w:r w:rsidRPr="00A427BC" w:rsidDel="003540F2">
          <w:rPr>
            <w:lang w:val="en-US"/>
          </w:rPr>
          <w:delText>Data Feminism as a guide for agricultural research</w:delText>
        </w:r>
      </w:del>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13B7F8B2"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ins w:id="4" w:author="Virginia Anne Nichols" w:date="2025-05-14T09:32:00Z" w16du:dateUtc="2025-05-14T07:32:00Z">
        <w:r w:rsidR="00A508AF">
          <w:rPr>
            <w:shd w:val="clear" w:color="auto" w:fill="FFFFFF"/>
            <w:lang w:val="en-US"/>
          </w:rPr>
          <w:t xml:space="preserve">In this Perspective </w:t>
        </w:r>
      </w:ins>
      <w:del w:id="5" w:author="Virginia Anne Nichols" w:date="2025-05-14T09:32:00Z" w16du:dateUtc="2025-05-14T07:32:00Z">
        <w:r w:rsidR="00E339C6" w:rsidRPr="00A427BC" w:rsidDel="00A508AF">
          <w:rPr>
            <w:shd w:val="clear" w:color="auto" w:fill="FFFFFF"/>
            <w:lang w:val="en-US"/>
          </w:rPr>
          <w:delText xml:space="preserve">Here, </w:delText>
        </w:r>
      </w:del>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attention to power</w:t>
      </w:r>
      <w:ins w:id="6" w:author="Virginia Anne Nichols" w:date="2025-05-14T09:33:00Z" w16du:dateUtc="2025-05-14T07:33:00Z">
        <w:r w:rsidR="00A508AF">
          <w:rPr>
            <w:shd w:val="clear" w:color="auto" w:fill="FFFFFF"/>
            <w:lang w:val="en-US"/>
          </w:rPr>
          <w:t>, reciprocity</w:t>
        </w:r>
      </w:ins>
      <w:r w:rsidR="00D86529" w:rsidRPr="00A427BC">
        <w:rPr>
          <w:shd w:val="clear" w:color="auto" w:fill="FFFFFF"/>
          <w:lang w:val="en-US"/>
        </w:rPr>
        <w:t xml:space="preserve"> </w:t>
      </w:r>
      <w:r w:rsidR="00551F22" w:rsidRPr="00A427BC">
        <w:rPr>
          <w:shd w:val="clear" w:color="auto" w:fill="FFFFFF"/>
          <w:lang w:val="en-US"/>
        </w:rPr>
        <w:t xml:space="preserve">and values </w:t>
      </w:r>
      <w:del w:id="7" w:author="Virginia Anne Nichols" w:date="2025-05-14T09:32:00Z" w16du:dateUtc="2025-05-14T07:32:00Z">
        <w:r w:rsidR="00D86529" w:rsidRPr="00A427BC" w:rsidDel="00A508AF">
          <w:rPr>
            <w:shd w:val="clear" w:color="auto" w:fill="FFFFFF"/>
            <w:lang w:val="en-US"/>
          </w:rPr>
          <w:delText xml:space="preserve">concomitantly </w:delText>
        </w:r>
      </w:del>
      <w:r w:rsidR="00D86529" w:rsidRPr="00A427BC">
        <w:rPr>
          <w:shd w:val="clear" w:color="auto" w:fill="FFFFFF"/>
          <w:lang w:val="en-US"/>
        </w:rPr>
        <w:t xml:space="preserve">fosters </w:t>
      </w:r>
      <w:ins w:id="8" w:author="Virginia Anne Nichols" w:date="2025-05-14T09:32:00Z" w16du:dateUtc="2025-05-14T07:32:00Z">
        <w:r w:rsidR="00A508AF">
          <w:rPr>
            <w:shd w:val="clear" w:color="auto" w:fill="FFFFFF"/>
            <w:lang w:val="en-US"/>
          </w:rPr>
          <w:t xml:space="preserve">both </w:t>
        </w:r>
      </w:ins>
      <w:r w:rsidR="00F34E68" w:rsidRPr="00A427BC">
        <w:rPr>
          <w:shd w:val="clear" w:color="auto" w:fill="FFFFFF"/>
          <w:lang w:val="en-US"/>
        </w:rPr>
        <w:t xml:space="preserve">research </w:t>
      </w:r>
      <w:r w:rsidR="00D86529" w:rsidRPr="00A427BC">
        <w:rPr>
          <w:shd w:val="clear" w:color="auto" w:fill="FFFFFF"/>
          <w:lang w:val="en-US"/>
        </w:rPr>
        <w:t xml:space="preserve">creativity and </w:t>
      </w:r>
      <w:del w:id="9" w:author="Virginia Anne Nichols" w:date="2025-05-14T09:32:00Z" w16du:dateUtc="2025-05-14T07:32:00Z">
        <w:r w:rsidR="00D86529" w:rsidRPr="00A427BC" w:rsidDel="00A508AF">
          <w:rPr>
            <w:shd w:val="clear" w:color="auto" w:fill="FFFFFF"/>
            <w:lang w:val="en-US"/>
          </w:rPr>
          <w:delText>lead</w:delText>
        </w:r>
        <w:r w:rsidR="00F50C8B" w:rsidRPr="00A427BC" w:rsidDel="00A508AF">
          <w:rPr>
            <w:shd w:val="clear" w:color="auto" w:fill="FFFFFF"/>
            <w:lang w:val="en-US"/>
          </w:rPr>
          <w:delText xml:space="preserve">s </w:delText>
        </w:r>
        <w:r w:rsidR="007F57C7" w:rsidRPr="00A427BC" w:rsidDel="00A508AF">
          <w:rPr>
            <w:shd w:val="clear" w:color="auto" w:fill="FFFFFF"/>
            <w:lang w:val="en-US"/>
          </w:rPr>
          <w:delText xml:space="preserve">to </w:delText>
        </w:r>
      </w:del>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7EF48D9E"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B9365A">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w1ebjM1v/dAFo6zZ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w1ebjM1v/Sb8NN2qP","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w1ebjM1v/v9WsxNyw","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B9365A">
        <w:rPr>
          <w:lang w:val="en-US"/>
        </w:rPr>
        <w:instrText xml:space="preserve"> ADDIN ZOTERO_ITEM CSL_CITATION {"citationID":"SX0L1dzS","properties":{"formattedCitation":"\\super 7\\nosupersub{}","plainCitation":"7","noteIndex":0},"citationItems":[{"id":"w1ebjM1v/x4Yrklw8","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B9365A">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w1ebjM1v/uKS01CpK","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w1ebjM1v/MRvPkmtV","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B9365A">
        <w:rPr>
          <w:lang w:val="en-US"/>
        </w:rPr>
        <w:instrText xml:space="preserve"> ADDIN ZOTERO_ITEM CSL_CITATION {"citationID":"qexWiYuL","properties":{"formattedCitation":"\\super 13\\nosupersub{}","plainCitation":"13","noteIndex":0},"citationItems":[{"id":"w1ebjM1v/isZ7LOEE","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D’Ignazio and Klein 2020 for discussion of these studies)</w:t>
      </w:r>
      <w:r w:rsidR="00926CF0" w:rsidRPr="00A427BC">
        <w:rPr>
          <w:lang w:val="en-US"/>
        </w:rPr>
        <w:t xml:space="preserve"> and </w:t>
      </w:r>
      <w:r w:rsidR="00551F22" w:rsidRPr="00A427BC">
        <w:rPr>
          <w:lang w:val="en-US"/>
        </w:rPr>
        <w:t xml:space="preserve">while </w:t>
      </w:r>
      <w:r w:rsidR="00551F22" w:rsidRPr="00A427BC">
        <w:rPr>
          <w:lang w:val="en-US"/>
        </w:rPr>
        <w:lastRenderedPageBreak/>
        <w:t xml:space="preserve">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B9365A">
        <w:rPr>
          <w:lang w:val="en-US"/>
        </w:rPr>
        <w:instrText xml:space="preserve"> ADDIN ZOTERO_ITEM CSL_CITATION {"citationID":"BZABTTwk","properties":{"formattedCitation":"\\super 14\\nosupersub{}","plainCitation":"14","noteIndex":0},"citationItems":[{"id":"w1ebjM1v/1a6z1xlg","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D’Ignazio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B9365A">
        <w:rPr>
          <w:lang w:val="en-US"/>
        </w:rPr>
        <w:instrText xml:space="preserve"> ADDIN ZOTERO_ITEM CSL_CITATION {"citationID":"rZcR7QPT","properties":{"formattedCitation":"\\super 15\\nosupersub{}","plainCitation":"15","noteIndex":0},"citationItems":[{"id":"w1ebjM1v/zM4HdfMg","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3A321C21"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del w:id="10" w:author="Virginia Anne Nichols" w:date="2025-05-14T09:34:00Z" w16du:dateUtc="2025-05-14T07:34:00Z">
        <w:r w:rsidRPr="00A427BC" w:rsidDel="00370CC5">
          <w:rPr>
            <w:lang w:val="en-US"/>
          </w:rPr>
          <w:delText xml:space="preserve">would </w:delText>
        </w:r>
      </w:del>
      <w:r w:rsidR="001D6797" w:rsidRPr="00A427BC">
        <w:rPr>
          <w:lang w:val="en-US"/>
        </w:rPr>
        <w:t>positively contribute</w:t>
      </w:r>
      <w:ins w:id="11" w:author="Virginia Anne Nichols" w:date="2025-05-14T09:34:00Z" w16du:dateUtc="2025-05-14T07:34:00Z">
        <w:r w:rsidR="00370CC5">
          <w:rPr>
            <w:lang w:val="en-US"/>
          </w:rPr>
          <w:t>s</w:t>
        </w:r>
      </w:ins>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Feminism-derived </w:t>
            </w:r>
            <w:r w:rsidR="00C61B53" w:rsidRPr="00A427BC">
              <w:rPr>
                <w:b/>
                <w:bCs/>
                <w:shd w:val="clear" w:color="auto" w:fill="FFFFFF"/>
              </w:rPr>
              <w:t>reflection</w:t>
            </w:r>
          </w:p>
        </w:tc>
        <w:tc>
          <w:tcPr>
            <w:tcW w:w="3067" w:type="dxa"/>
            <w:vAlign w:val="center"/>
          </w:tcPr>
          <w:p w14:paraId="2942F7D9" w14:textId="14CE67CD" w:rsidR="00503079" w:rsidRPr="00A427BC" w:rsidRDefault="0047798B" w:rsidP="00BF015D">
            <w:pPr>
              <w:jc w:val="center"/>
              <w:rPr>
                <w:b/>
                <w:bCs/>
                <w:shd w:val="clear" w:color="auto" w:fill="FFFFFF"/>
              </w:rPr>
            </w:pPr>
            <w:r w:rsidRPr="00A427BC">
              <w:rPr>
                <w:b/>
                <w:bCs/>
                <w:shd w:val="clear" w:color="auto" w:fill="FFFFFF"/>
              </w:rPr>
              <w:t>Reflection-motivated</w:t>
            </w:r>
            <w:r w:rsidR="00503079" w:rsidRPr="00A427BC">
              <w:rPr>
                <w:b/>
                <w:bCs/>
                <w:shd w:val="clear" w:color="auto" w:fill="FFFFFF"/>
              </w:rPr>
              <w:t xml:space="preserve"> activities</w:t>
            </w:r>
          </w:p>
        </w:tc>
      </w:tr>
      <w:tr w:rsidR="00A427BC" w:rsidRPr="00CC1231"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CC1231"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r w:rsidRPr="00A427BC">
              <w:rPr>
                <w:shd w:val="clear" w:color="auto" w:fill="FFFFFF"/>
              </w:rPr>
              <w:t>Reciprocity</w:t>
            </w:r>
          </w:p>
        </w:tc>
        <w:tc>
          <w:tcPr>
            <w:tcW w:w="2409" w:type="dxa"/>
            <w:vAlign w:val="center"/>
          </w:tcPr>
          <w:p w14:paraId="2F8710D0" w14:textId="44766B81" w:rsidR="00503079" w:rsidRPr="00A427BC" w:rsidRDefault="00503079" w:rsidP="00BF015D">
            <w:pPr>
              <w:jc w:val="center"/>
              <w:rPr>
                <w:shd w:val="clear" w:color="auto" w:fill="FFFFFF"/>
                <w:lang w:val="en-US"/>
              </w:rPr>
            </w:pPr>
            <w:r w:rsidRPr="00A427BC">
              <w:rPr>
                <w:shd w:val="clear" w:color="auto" w:fill="FFFFFF"/>
              </w:rPr>
              <w:t>Conducting and implementing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CC1231"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8F35ECC"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del w:id="12" w:author="Virginia Anne Nichols" w:date="2025-05-14T09:36:00Z" w16du:dateUtc="2025-05-14T07:36:00Z">
        <w:r w:rsidR="00AF58A9" w:rsidRPr="00A427BC" w:rsidDel="00370CC5">
          <w:rPr>
            <w:lang w:val="en-US"/>
          </w:rPr>
          <w:delText xml:space="preserve">interpret select themes from </w:delText>
        </w:r>
        <w:r w:rsidR="004918CE" w:rsidRPr="00A427BC" w:rsidDel="00370CC5">
          <w:rPr>
            <w:lang w:val="en-US"/>
          </w:rPr>
          <w:delText>the Data Feminism framework in an agricultural setting</w:delText>
        </w:r>
        <w:r w:rsidR="00AF58A9" w:rsidRPr="00A427BC" w:rsidDel="00370CC5">
          <w:rPr>
            <w:lang w:val="en-US"/>
          </w:rPr>
          <w:delText xml:space="preserve"> </w:delText>
        </w:r>
        <w:r w:rsidR="004918CE" w:rsidRPr="00A427BC" w:rsidDel="00370CC5">
          <w:rPr>
            <w:lang w:val="en-US"/>
          </w:rPr>
          <w:delText xml:space="preserve">and </w:delText>
        </w:r>
      </w:del>
      <w:r w:rsidR="004918CE" w:rsidRPr="00A427BC">
        <w:rPr>
          <w:lang w:val="en-US"/>
        </w:rPr>
        <w:t>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del w:id="13" w:author="Virginia Anne Nichols" w:date="2025-05-14T09:37:00Z" w16du:dateUtc="2025-05-14T07:37:00Z">
        <w:r w:rsidR="00F41BA4" w:rsidRPr="00A427BC" w:rsidDel="00370CC5">
          <w:rPr>
            <w:lang w:val="en-US"/>
          </w:rPr>
          <w:delText>p</w:delText>
        </w:r>
      </w:del>
      <w:ins w:id="14" w:author="Virginia Anne Nichols" w:date="2025-05-14T09:37:00Z" w16du:dateUtc="2025-05-14T07:37:00Z">
        <w:r w:rsidR="00370CC5">
          <w:rPr>
            <w:lang w:val="en-US"/>
          </w:rPr>
          <w:t>P</w:t>
        </w:r>
      </w:ins>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w:t>
      </w:r>
      <w:ins w:id="15" w:author="Virginia Anne Nichols" w:date="2025-05-14T09:37:00Z" w16du:dateUtc="2025-05-14T07:37:00Z">
        <w:r w:rsidR="00370CC5">
          <w:rPr>
            <w:lang w:val="en-US"/>
          </w:rPr>
          <w:t>Perspective</w:t>
        </w:r>
      </w:ins>
      <w:del w:id="16" w:author="Virginia Anne Nichols" w:date="2025-05-14T09:37:00Z" w16du:dateUtc="2025-05-14T07:37:00Z">
        <w:r w:rsidR="00F42C3C" w:rsidRPr="00A427BC" w:rsidDel="00370CC5">
          <w:rPr>
            <w:lang w:val="en-US"/>
          </w:rPr>
          <w:delText>piece</w:delText>
        </w:r>
      </w:del>
      <w:r w:rsidR="00F42C3C" w:rsidRPr="00A427BC">
        <w:rPr>
          <w:lang w:val="en-US"/>
        </w:rPr>
        <w:t xml:space="preserv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147CAE5B" w:rsidR="00520667" w:rsidRPr="00A07606" w:rsidDel="00A07606" w:rsidRDefault="00A07606" w:rsidP="00A07606">
      <w:pPr>
        <w:rPr>
          <w:del w:id="17" w:author="Virginia Anne Nichols" w:date="2025-05-14T09:41:00Z" w16du:dateUtc="2025-05-14T07:41:00Z"/>
          <w:shd w:val="clear" w:color="auto" w:fill="FFFFFF"/>
          <w:lang w:val="en-US"/>
          <w:rPrChange w:id="18" w:author="Virginia Anne Nichols" w:date="2025-05-14T09:40:00Z" w16du:dateUtc="2025-05-14T07:40:00Z">
            <w:rPr>
              <w:del w:id="19" w:author="Virginia Anne Nichols" w:date="2025-05-14T09:41:00Z" w16du:dateUtc="2025-05-14T07:41:00Z"/>
              <w:i/>
              <w:iCs/>
              <w:shd w:val="clear" w:color="auto" w:fill="FFFFFF"/>
              <w:lang w:val="en-US"/>
            </w:rPr>
          </w:rPrChange>
        </w:rPr>
      </w:pPr>
      <w:ins w:id="20" w:author="Virginia Anne Nichols" w:date="2025-05-14T09:40:00Z" w16du:dateUtc="2025-05-14T07:40:00Z">
        <w:r>
          <w:rPr>
            <w:shd w:val="clear" w:color="auto" w:fill="FFFFFF"/>
            <w:lang w:val="en-US"/>
          </w:rPr>
          <w:t>The ability to obtain one’s will despite objections from others</w:t>
        </w:r>
      </w:ins>
      <w:ins w:id="21" w:author="Virginia Anne Nichols" w:date="2025-05-14T09:41:00Z" w16du:dateUtc="2025-05-14T07:41:00Z">
        <w:r>
          <w:rPr>
            <w:shd w:val="clear" w:color="auto" w:fill="FFFFFF"/>
            <w:lang w:val="en-US"/>
          </w:rPr>
          <w:t xml:space="preserve"> is an expression of power</w:t>
        </w:r>
      </w:ins>
    </w:p>
    <w:p w14:paraId="3026E5E0" w14:textId="0690DF03" w:rsidR="00FA191B" w:rsidRPr="00A427BC" w:rsidRDefault="00830C57" w:rsidP="00A07606">
      <w:pPr>
        <w:rPr>
          <w:lang w:val="en-US"/>
        </w:rPr>
      </w:pPr>
      <w:del w:id="22" w:author="Virginia Anne Nichols" w:date="2025-05-14T09:41:00Z" w16du:dateUtc="2025-05-14T07:41:00Z">
        <w:r w:rsidRPr="00A427BC" w:rsidDel="00A07606">
          <w:rPr>
            <w:lang w:val="en-US"/>
          </w:rPr>
          <w:delText>Obtaining one’s will</w:delText>
        </w:r>
        <w:r w:rsidR="00014184" w:rsidRPr="00A427BC" w:rsidDel="00A07606">
          <w:rPr>
            <w:lang w:val="en-US"/>
          </w:rPr>
          <w:delText xml:space="preserve"> despite</w:delText>
        </w:r>
        <w:r w:rsidR="00F56FBD" w:rsidRPr="00A427BC" w:rsidDel="00A07606">
          <w:rPr>
            <w:lang w:val="en-US"/>
          </w:rPr>
          <w:delText xml:space="preserve"> resistance from others</w:delText>
        </w:r>
        <w:r w:rsidR="00014184" w:rsidRPr="00A427BC" w:rsidDel="00A07606">
          <w:rPr>
            <w:lang w:val="en-US"/>
          </w:rPr>
          <w:delText xml:space="preserve"> is an expression of </w:delText>
        </w:r>
        <w:r w:rsidR="00F56FBD" w:rsidRPr="00A427BC" w:rsidDel="00A07606">
          <w:rPr>
            <w:lang w:val="en-US"/>
          </w:rPr>
          <w:delText>power</w:delText>
        </w:r>
      </w:del>
      <w:r w:rsidR="00F56FBD" w:rsidRPr="00A427BC">
        <w:rPr>
          <w:lang w:val="en-US"/>
        </w:rPr>
        <w:fldChar w:fldCharType="begin"/>
      </w:r>
      <w:r w:rsidR="00B9365A">
        <w:rPr>
          <w:lang w:val="en-US"/>
        </w:rPr>
        <w:instrText xml:space="preserve"> ADDIN ZOTERO_ITEM CSL_CITATION {"citationID":"EMhM43Cl","properties":{"formattedCitation":"\\super 16\\nosupersub{}","plainCitation":"16","noteIndex":0},"citationItems":[{"id":"w1ebjM1v/G71SIALJ","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B9365A">
        <w:rPr>
          <w:lang w:val="en-US"/>
        </w:rPr>
        <w:instrText xml:space="preserve"> ADDIN ZOTERO_ITEM CSL_CITATION {"citationID":"ISSQNw5N","properties":{"formattedCitation":"\\super 17\\nosupersub{}","plainCitation":"17","noteIndex":0},"citationItems":[{"id":"w1ebjM1v/cNh9PFFs","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B9365A">
        <w:rPr>
          <w:lang w:val="en-US"/>
        </w:rPr>
        <w:instrText xml:space="preserve"> ADDIN ZOTERO_ITEM CSL_CITATION {"citationID":"Xu48sDJp","properties":{"formattedCitation":"\\super 18,19\\nosupersub{}","plainCitation":"18,19","noteIndex":0},"citationItems":[{"id":"w1ebjM1v/TUOjN6dn","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w1ebjM1v/7IjEpuSI","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B9365A">
        <w:rPr>
          <w:lang w:val="en-US"/>
        </w:rPr>
        <w:instrText xml:space="preserve"> ADDIN ZOTERO_ITEM CSL_CITATION {"citationID":"i1QHVaAh","properties":{"formattedCitation":"\\super 20\\uc0\\u8211{}22\\nosupersub{}","plainCitation":"20–22","noteIndex":0},"citationItems":[{"id":"w1ebjM1v/eGLMAUoo","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w1ebjM1v/IUVOvXaq","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w1ebjM1v/hCUsJN7l","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lastRenderedPageBreak/>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B9365A">
        <w:rPr>
          <w:lang w:val="en-US"/>
        </w:rPr>
        <w:instrText xml:space="preserve"> ADDIN ZOTERO_ITEM CSL_CITATION {"citationID":"8AoD7s1P","properties":{"formattedCitation":"\\super 23\\nosupersub{}","plainCitation":"23","noteIndex":0},"citationItems":[{"id":"w1ebjM1v/YJYfBOG4","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41FDCE83"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B9365A">
              <w:rPr>
                <w:lang w:val="en-US"/>
              </w:rPr>
              <w:instrText xml:space="preserve"> ADDIN ZOTERO_ITEM CSL_CITATION {"citationID":"FePF5SHr","properties":{"formattedCitation":"\\super 27\\nosupersub{}","plainCitation":"27","noteIndex":0},"citationItems":[{"id":"w1ebjM1v/ng6BA2jl","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CC1231"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0B904CF0"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B9365A">
              <w:rPr>
                <w:lang w:val="en-US"/>
              </w:rPr>
              <w:instrText xml:space="preserve"> ADDIN ZOTERO_ITEM CSL_CITATION {"citationID":"up0UtM97","properties":{"formattedCitation":"\\super 28\\nosupersub{}","plainCitation":"28","noteIndex":0},"citationItems":[{"id":"w1ebjM1v/uvG8IOFl","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B9365A">
              <w:rPr>
                <w:lang w:val="en-US"/>
              </w:rPr>
              <w:instrText xml:space="preserve"> ADDIN ZOTERO_ITEM CSL_CITATION {"citationID":"ponhpQUv","properties":{"formattedCitation":"\\super 29\\nosupersub{}","plainCitation":"29","noteIndex":0},"citationItems":[{"id":"w1ebjM1v/FBw8sbn1","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 xml:space="preserve">uture agricultural </w:t>
            </w:r>
            <w:r w:rsidR="0003497B" w:rsidRPr="00A427BC">
              <w:rPr>
                <w:lang w:val="en-US"/>
              </w:rPr>
              <w:lastRenderedPageBreak/>
              <w:t>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CC1231"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lastRenderedPageBreak/>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556547D1"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B9365A">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w1ebjM1v/TxeIscpi","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w1ebjM1v/BqJK8VHR","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CC1231"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57E1524"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ins w:id="23" w:author="Virginia Anne Nichols" w:date="2025-05-14T10:36:00Z" w16du:dateUtc="2025-05-14T08:36:00Z">
        <w:r w:rsidR="00B9365A">
          <w:rPr>
            <w:lang w:val="en-US"/>
          </w:rPr>
          <w:t xml:space="preserve">likely </w:t>
        </w:r>
      </w:ins>
      <w:del w:id="24" w:author="Virginia Anne Nichols" w:date="2025-05-14T10:36:00Z" w16du:dateUtc="2025-05-14T08:36:00Z">
        <w:r w:rsidRPr="00A427BC" w:rsidDel="00B9365A">
          <w:rPr>
            <w:lang w:val="en-US"/>
          </w:rPr>
          <w:delText xml:space="preserve">therefore </w:delText>
        </w:r>
      </w:del>
      <w:ins w:id="25" w:author="Virginia Anne Nichols" w:date="2025-05-14T09:43:00Z" w16du:dateUtc="2025-05-14T07:43:00Z">
        <w:r w:rsidR="00A07606">
          <w:rPr>
            <w:lang w:val="en-US"/>
          </w:rPr>
          <w:t>require self-</w:t>
        </w:r>
      </w:ins>
      <w:ins w:id="26" w:author="Virginia Anne Nichols" w:date="2025-05-14T10:36:00Z" w16du:dateUtc="2025-05-14T08:36:00Z">
        <w:r w:rsidR="00B9365A">
          <w:rPr>
            <w:lang w:val="en-US"/>
          </w:rPr>
          <w:t>guided</w:t>
        </w:r>
      </w:ins>
      <w:ins w:id="27" w:author="Virginia Anne Nichols" w:date="2025-05-14T09:43:00Z" w16du:dateUtc="2025-05-14T07:43:00Z">
        <w:r w:rsidR="00A07606">
          <w:rPr>
            <w:lang w:val="en-US"/>
          </w:rPr>
          <w:t xml:space="preserve"> reflection</w:t>
        </w:r>
      </w:ins>
      <w:del w:id="28" w:author="Virginia Anne Nichols" w:date="2025-05-14T09:43:00Z" w16du:dateUtc="2025-05-14T07:43:00Z">
        <w:r w:rsidRPr="00A427BC" w:rsidDel="00A07606">
          <w:rPr>
            <w:lang w:val="en-US"/>
          </w:rPr>
          <w:delText>take time and effort</w:delText>
        </w:r>
      </w:del>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ins w:id="29" w:author="Virginia Anne Nichols" w:date="2025-05-14T09:44:00Z" w16du:dateUtc="2025-05-14T07:44:00Z">
        <w:r w:rsidR="00AE0B72">
          <w:rPr>
            <w:lang w:val="en-US"/>
          </w:rPr>
          <w:t>,</w:t>
        </w:r>
      </w:ins>
      <w:r w:rsidR="000A286F" w:rsidRPr="00A427BC">
        <w:rPr>
          <w:lang w:val="en-US"/>
        </w:rPr>
        <w:t xml:space="preserve"> it is important to reflect on our roles in passively endorsing</w:t>
      </w:r>
      <w:del w:id="30" w:author="Virginia Anne Nichols" w:date="2025-05-14T09:44:00Z" w16du:dateUtc="2025-05-14T07:44:00Z">
        <w:r w:rsidR="000A286F" w:rsidRPr="00A427BC" w:rsidDel="00AE0B72">
          <w:rPr>
            <w:lang w:val="en-US"/>
          </w:rPr>
          <w:delText>,</w:delText>
        </w:r>
      </w:del>
      <w:r w:rsidR="000A286F" w:rsidRPr="00A427BC">
        <w:rPr>
          <w:lang w:val="en-US"/>
        </w:rPr>
        <w:t xml:space="preserve">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ins w:id="31" w:author="Virginia Anne Nichols" w:date="2025-05-14T09:44:00Z" w16du:dateUtc="2025-05-14T07:44:00Z">
        <w:r w:rsidR="00AE0B72">
          <w:rPr>
            <w:lang w:val="en-US"/>
          </w:rPr>
          <w:t>outcomes</w:t>
        </w:r>
      </w:ins>
      <w:del w:id="32" w:author="Virginia Anne Nichols" w:date="2025-05-14T09:44:00Z" w16du:dateUtc="2025-05-14T07:44:00Z">
        <w:r w:rsidR="00BC2FCD" w:rsidRPr="00A427BC" w:rsidDel="00AE0B72">
          <w:rPr>
            <w:lang w:val="en-US"/>
          </w:rPr>
          <w:delText>experiences</w:delText>
        </w:r>
      </w:del>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73598C8D"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B9365A">
        <w:rPr>
          <w:lang w:val="en-US"/>
        </w:rPr>
        <w:instrText xml:space="preserve"> ADDIN ZOTERO_ITEM CSL_CITATION {"citationID":"3l1uZqvZ","properties":{"formattedCitation":"\\super 27,40\\nosupersub{}","plainCitation":"27,40","noteIndex":0},"citationItems":[{"id":"w1ebjM1v/ng6BA2jl","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w1ebjM1v/18QiuIau","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B9365A">
        <w:rPr>
          <w:lang w:val="en-US"/>
        </w:rPr>
        <w:instrText xml:space="preserve"> ADDIN ZOTERO_ITEM CSL_CITATION {"citationID":"lhTvqFh4","properties":{"formattedCitation":"\\super 41\\nosupersub{}","plainCitation":"41","noteIndex":0},"citationItems":[{"id":"w1ebjM1v/Phy9acUL","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B9365A">
        <w:rPr>
          <w:lang w:val="en-US"/>
        </w:rPr>
        <w:instrText xml:space="preserve"> ADDIN ZOTERO_ITEM CSL_CITATION {"citationID":"jEAzhwOr","properties":{"formattedCitation":"\\super 42\\nosupersub{}","plainCitation":"42","noteIndex":0},"citationItems":[{"id":"w1ebjM1v/HmRuGbA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B9365A">
        <w:rPr>
          <w:lang w:val="en-US"/>
        </w:rPr>
        <w:instrText xml:space="preserve"> ADDIN ZOTERO_ITEM CSL_CITATION {"citationID":"BOUJYzwa","properties":{"formattedCitation":"\\super 43\\nosupersub{}","plainCitation":"43","noteIndex":0},"citationItems":[{"id":"w1ebjM1v/CcahrTI8","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B9365A">
        <w:rPr>
          <w:lang w:val="en-US"/>
        </w:rPr>
        <w:instrText xml:space="preserve"> ADDIN ZOTERO_ITEM CSL_CITATION {"citationID":"dam3zez5","properties":{"formattedCitation":"\\super 45\\nosupersub{}","plainCitation":"45","noteIndex":0},"citationItems":[{"id":"w1ebjM1v/z3nPP1Ls","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B9365A">
        <w:rPr>
          <w:lang w:val="en-US"/>
        </w:rPr>
        <w:instrText xml:space="preserve"> ADDIN ZOTERO_ITEM CSL_CITATION {"citationID":"TP2rI0KT","properties":{"formattedCitation":"\\super 46\\nosupersub{}","plainCitation":"46","noteIndex":0},"citationItems":[{"id":"w1ebjM1v/EK0z7WsR","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ins w:id="33" w:author="Virginia Anne Nichols" w:date="2025-05-14T09:46:00Z" w16du:dateUtc="2025-05-14T07:46:00Z">
        <w:r w:rsidR="00AE0B72">
          <w:rPr>
            <w:lang w:val="en-US"/>
          </w:rPr>
          <w:t>novel research</w:t>
        </w:r>
      </w:ins>
      <w:del w:id="34" w:author="Virginia Anne Nichols" w:date="2025-05-14T09:46:00Z" w16du:dateUtc="2025-05-14T07:46:00Z">
        <w:r w:rsidR="000C70FE" w:rsidRPr="00A427BC" w:rsidDel="00AE0B72">
          <w:rPr>
            <w:lang w:val="en-US"/>
          </w:rPr>
          <w:delText xml:space="preserve">scientifically </w:delText>
        </w:r>
        <w:r w:rsidR="001D1E24" w:rsidRPr="00A427BC" w:rsidDel="00AE0B72">
          <w:rPr>
            <w:lang w:val="en-US"/>
          </w:rPr>
          <w:delText>insightful</w:delText>
        </w:r>
      </w:del>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B9365A">
        <w:rPr>
          <w:lang w:val="en-US"/>
        </w:rPr>
        <w:instrText xml:space="preserve"> ADDIN ZOTERO_ITEM CSL_CITATION {"citationID":"CaZD1BBj","properties":{"formattedCitation":"\\super 38,39\\nosupersub{}","plainCitation":"38,39","noteIndex":0},"citationItems":[{"id":"w1ebjM1v/BqJK8VHR","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w1ebjM1v/TxeIscpi","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ins w:id="35" w:author="Virginia Anne Nichols" w:date="2025-05-14T09:47:00Z" w16du:dateUtc="2025-05-14T07:47:00Z">
        <w:r w:rsidR="00AE0B72">
          <w:rPr>
            <w:lang w:val="en-US"/>
          </w:rPr>
          <w:t xml:space="preserve"> that inspired researchers to explore ‘</w:t>
        </w:r>
      </w:ins>
      <w:ins w:id="36" w:author="Virginia Anne Nichols" w:date="2025-05-14T09:50:00Z" w16du:dateUtc="2025-05-14T07:50:00Z">
        <w:r w:rsidR="00F02909">
          <w:rPr>
            <w:lang w:val="en-US"/>
          </w:rPr>
          <w:t>T</w:t>
        </w:r>
      </w:ins>
      <w:ins w:id="37" w:author="Virginia Anne Nichols" w:date="2025-05-14T09:48:00Z" w16du:dateUtc="2025-05-14T07:48:00Z">
        <w:r w:rsidR="00AE0B72">
          <w:rPr>
            <w:lang w:val="en-US"/>
          </w:rPr>
          <w:t>ree-</w:t>
        </w:r>
      </w:ins>
      <w:ins w:id="38" w:author="Virginia Anne Nichols" w:date="2025-05-14T09:50:00Z" w16du:dateUtc="2025-05-14T07:50:00Z">
        <w:r w:rsidR="00F02909">
          <w:rPr>
            <w:lang w:val="en-US"/>
          </w:rPr>
          <w:t>R</w:t>
        </w:r>
      </w:ins>
      <w:ins w:id="39" w:author="Virginia Anne Nichols" w:date="2025-05-14T09:48:00Z" w16du:dateUtc="2025-05-14T07:48:00Z">
        <w:r w:rsidR="00AE0B72">
          <w:rPr>
            <w:lang w:val="en-US"/>
          </w:rPr>
          <w:t>ange poultry’</w:t>
        </w:r>
      </w:ins>
      <w:r w:rsidR="00F02909">
        <w:rPr>
          <w:lang w:val="en-US"/>
        </w:rPr>
        <w:fldChar w:fldCharType="begin"/>
      </w:r>
      <w:r w:rsidR="00F02909">
        <w:rPr>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Pr>
          <w:lang w:val="en-US"/>
        </w:rPr>
        <w:fldChar w:fldCharType="separate"/>
      </w:r>
      <w:r w:rsidR="00F02909" w:rsidRPr="00F02909">
        <w:rPr>
          <w:vertAlign w:val="superscript"/>
          <w:lang w:val="en-US"/>
        </w:rPr>
        <w:t>47</w:t>
      </w:r>
      <w:r w:rsidR="00F02909">
        <w:rPr>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ins w:id="40" w:author="Virginia Anne Nichols" w:date="2025-05-14T09:51:00Z" w16du:dateUtc="2025-05-14T07:51:00Z">
        <w:r w:rsidR="00F02909">
          <w:rPr>
            <w:lang w:val="en-US"/>
          </w:rPr>
          <w:t xml:space="preserve">, serve, and listen to </w:t>
        </w:r>
      </w:ins>
      <w:del w:id="41" w:author="Virginia Anne Nichols" w:date="2025-05-14T09:51:00Z" w16du:dateUtc="2025-05-14T07:51:00Z">
        <w:r w:rsidR="007E6D0D" w:rsidRPr="00A427BC" w:rsidDel="00F02909">
          <w:rPr>
            <w:lang w:val="en-US"/>
          </w:rPr>
          <w:delText xml:space="preserve"> and serve </w:delText>
        </w:r>
      </w:del>
      <w:r w:rsidR="007E6D0D" w:rsidRPr="00A427BC">
        <w:rPr>
          <w:lang w:val="en-US"/>
        </w:rPr>
        <w:t xml:space="preserve">such groups is therefore a potentially impactful </w:t>
      </w:r>
      <w:ins w:id="42" w:author="Virginia Anne Nichols" w:date="2025-05-14T09:51:00Z" w16du:dateUtc="2025-05-14T07:51:00Z">
        <w:r w:rsidR="00F02909">
          <w:rPr>
            <w:lang w:val="en-US"/>
          </w:rPr>
          <w:t xml:space="preserve">avenue for </w:t>
        </w:r>
      </w:ins>
      <w:del w:id="43" w:author="Virginia Anne Nichols" w:date="2025-05-14T09:51:00Z" w16du:dateUtc="2025-05-14T07:51:00Z">
        <w:r w:rsidR="007E6D0D" w:rsidRPr="00A427BC" w:rsidDel="00F02909">
          <w:rPr>
            <w:lang w:val="en-US"/>
          </w:rPr>
          <w:delText xml:space="preserve">research activity that supports </w:delText>
        </w:r>
      </w:del>
      <w:r w:rsidR="007E6D0D" w:rsidRPr="00A427BC">
        <w:rPr>
          <w:lang w:val="en-US"/>
        </w:rPr>
        <w:t xml:space="preserve">rebalancing </w:t>
      </w:r>
      <w:del w:id="44" w:author="Virginia Anne Nichols" w:date="2025-05-14T09:51:00Z" w16du:dateUtc="2025-05-14T07:51:00Z">
        <w:r w:rsidR="007E6D0D" w:rsidRPr="00A427BC" w:rsidDel="00F02909">
          <w:rPr>
            <w:lang w:val="en-US"/>
          </w:rPr>
          <w:delText xml:space="preserve">of </w:delText>
        </w:r>
      </w:del>
      <w:r w:rsidR="007E6D0D" w:rsidRPr="00A427BC">
        <w:rPr>
          <w:lang w:val="en-US"/>
        </w:rPr>
        <w:t xml:space="preserve">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lastRenderedPageBreak/>
        <w:t xml:space="preserve">2.2 </w:t>
      </w:r>
      <w:r w:rsidR="00F1647C" w:rsidRPr="00A427BC">
        <w:rPr>
          <w:rStyle w:val="Heading3Char"/>
          <w:color w:val="auto"/>
          <w:lang w:val="en-US"/>
        </w:rPr>
        <w:t>Leveraging science</w:t>
      </w:r>
    </w:p>
    <w:p w14:paraId="292F82C1" w14:textId="7691D2CC"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r w:rsidRPr="00A427BC">
        <w:rPr>
          <w:lang w:val="en-US"/>
        </w:rPr>
        <w:t xml:space="preserve">, and therefore support their mitigation. For example, </w:t>
      </w:r>
      <w:ins w:id="45" w:author="Virginia Anne Nichols" w:date="2025-05-14T10:02:00Z" w16du:dateUtc="2025-05-14T08:02:00Z">
        <w:r w:rsidR="004A2324">
          <w:rPr>
            <w:lang w:val="en-US"/>
          </w:rPr>
          <w:t xml:space="preserve">inspired by farmers’ observations, </w:t>
        </w:r>
      </w:ins>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ins w:id="46" w:author="Virginia Anne Nichols" w:date="2025-05-14T10:33:00Z" w16du:dateUtc="2025-05-14T08:33:00Z">
        <w:r w:rsidR="00CC1231">
          <w:rPr>
            <w:lang w:val="en-US"/>
          </w:rPr>
          <w:t xml:space="preserve">on farmers’ fields </w:t>
        </w:r>
      </w:ins>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B9365A">
        <w:rPr>
          <w:lang w:val="en-US"/>
        </w:rPr>
        <w:instrText xml:space="preserve"> ADDIN ZOTERO_ITEM CSL_CITATION {"citationID":"nmTfnvQM","properties":{"formattedCitation":"\\super 48\\uc0\\u8211{}50\\nosupersub{}","plainCitation":"48–50","noteIndex":0},"citationItems":[{"id":"w1ebjM1v/IrfWobxv","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w1ebjM1v/A1hrAuAK","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w1ebjM1v/sfi1fOMr","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F02909">
        <w:rPr>
          <w:vertAlign w:val="superscript"/>
          <w:lang w:val="en-US"/>
          <w:rPrChange w:id="47" w:author="Virginia Anne Nichols" w:date="2025-05-14T09:51:00Z" w16du:dateUtc="2025-05-14T07:51:00Z">
            <w:rPr>
              <w:vertAlign w:val="superscript"/>
            </w:rPr>
          </w:rPrChange>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ins w:id="48" w:author="Virginia Anne Nichols" w:date="2025-05-14T10:32:00Z" w16du:dateUtc="2025-05-14T08:32:00Z">
        <w:r w:rsidR="00CC1231">
          <w:rPr>
            <w:lang w:val="en-US"/>
          </w:rPr>
          <w:t xml:space="preserve">, with balanced </w:t>
        </w:r>
      </w:ins>
      <w:ins w:id="49" w:author="Virginia Anne Nichols" w:date="2025-05-14T10:36:00Z" w16du:dateUtc="2025-05-14T08:36:00Z">
        <w:r w:rsidR="00B9365A">
          <w:rPr>
            <w:lang w:val="en-US"/>
          </w:rPr>
          <w:t>participation</w:t>
        </w:r>
      </w:ins>
      <w:ins w:id="50" w:author="Virginia Anne Nichols" w:date="2025-05-14T10:32:00Z" w16du:dateUtc="2025-05-14T08:32:00Z">
        <w:r w:rsidR="00CC1231">
          <w:rPr>
            <w:lang w:val="en-US"/>
          </w:rPr>
          <w:t xml:space="preserve"> from the science creators and users</w:t>
        </w:r>
      </w:ins>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B9365A">
        <w:rPr>
          <w:lang w:val="en-US"/>
        </w:rPr>
        <w:instrText xml:space="preserve"> ADDIN ZOTERO_ITEM CSL_CITATION {"citationID":"U06N5Gez","properties":{"formattedCitation":"\\super 51\\nosupersub{}","plainCitation":"51","noteIndex":0},"citationItems":[{"id":"w1ebjM1v/xcimqg0S","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F02909">
        <w:rPr>
          <w:vertAlign w:val="superscript"/>
          <w:lang w:val="en-US"/>
          <w:rPrChange w:id="51" w:author="Virginia Anne Nichols" w:date="2025-05-14T09:51:00Z" w16du:dateUtc="2025-05-14T07:51:00Z">
            <w:rPr>
              <w:vertAlign w:val="superscript"/>
            </w:rPr>
          </w:rPrChange>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more transparency </w:t>
      </w:r>
      <w:ins w:id="52" w:author="Virginia Anne Nichols" w:date="2025-05-14T10:37:00Z" w16du:dateUtc="2025-05-14T08:37:00Z">
        <w:r w:rsidR="00B9365A">
          <w:rPr>
            <w:lang w:val="en-US"/>
          </w:rPr>
          <w:t>in</w:t>
        </w:r>
      </w:ins>
      <w:del w:id="53" w:author="Virginia Anne Nichols" w:date="2025-05-14T10:37:00Z" w16du:dateUtc="2025-05-14T08:37:00Z">
        <w:r w:rsidR="00F21A0C" w:rsidRPr="00A427BC" w:rsidDel="00B9365A">
          <w:rPr>
            <w:lang w:val="en-US"/>
          </w:rPr>
          <w:delText>with regards to</w:delText>
        </w:r>
      </w:del>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B9365A">
        <w:rPr>
          <w:lang w:val="en-US"/>
        </w:rPr>
        <w:instrText xml:space="preserve"> ADDIN ZOTERO_ITEM CSL_CITATION {"citationID":"HKpNP1pg","properties":{"formattedCitation":"\\super 52\\nosupersub{}","plainCitation":"52","noteIndex":0},"citationItems":[{"id":"w1ebjM1v/yiJyzpTz","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B9365A">
        <w:rPr>
          <w:vertAlign w:val="superscript"/>
          <w:lang w:val="en-US"/>
          <w:rPrChange w:id="54" w:author="Virginia Anne Nichols" w:date="2025-05-14T10:38:00Z" w16du:dateUtc="2025-05-14T08:38:00Z">
            <w:rPr>
              <w:vertAlign w:val="superscript"/>
            </w:rPr>
          </w:rPrChange>
        </w:rPr>
        <w:t>52</w:t>
      </w:r>
      <w:r w:rsidR="00B9365A">
        <w:rPr>
          <w:lang w:val="en-US"/>
        </w:rPr>
        <w:fldChar w:fldCharType="end"/>
      </w:r>
      <w:r w:rsidRPr="00A427BC">
        <w:rPr>
          <w:lang w:val="en-US"/>
        </w:rPr>
        <w:t>. Iowa State University recently launched an ambitious program</w:t>
      </w:r>
      <w:r w:rsidR="00883EF3" w:rsidRPr="00A427BC">
        <w:rPr>
          <w:lang w:val="en-US"/>
        </w:rPr>
        <w:t>, the Iowa Nitrogen Initiative,</w:t>
      </w:r>
      <w:r w:rsidRPr="00A427BC">
        <w:rPr>
          <w:lang w:val="en-US"/>
        </w:rPr>
        <w:t xml:space="preserve"> wherein farmers volunt</w:t>
      </w:r>
      <w:ins w:id="55" w:author="Virginia Anne Nichols" w:date="2025-05-14T10:38:00Z" w16du:dateUtc="2025-05-14T08:38:00Z">
        <w:r w:rsidR="00B9365A">
          <w:rPr>
            <w:lang w:val="en-US"/>
          </w:rPr>
          <w:t>arily</w:t>
        </w:r>
      </w:ins>
      <w:del w:id="56" w:author="Virginia Anne Nichols" w:date="2025-05-14T10:38:00Z" w16du:dateUtc="2025-05-14T08:38:00Z">
        <w:r w:rsidRPr="00A427BC" w:rsidDel="00B9365A">
          <w:rPr>
            <w:lang w:val="en-US"/>
          </w:rPr>
          <w:delText xml:space="preserve">eer to </w:delText>
        </w:r>
      </w:del>
      <w:ins w:id="57" w:author="Virginia Anne Nichols" w:date="2025-05-14T10:38:00Z" w16du:dateUtc="2025-05-14T08:38:00Z">
        <w:r w:rsidR="00B9365A">
          <w:rPr>
            <w:lang w:val="en-US"/>
          </w:rPr>
          <w:t xml:space="preserve"> </w:t>
        </w:r>
      </w:ins>
      <w:r w:rsidRPr="00A427BC">
        <w:rPr>
          <w:lang w:val="en-US"/>
        </w:rPr>
        <w:t xml:space="preserve">perform nitrogen rate trials in their </w:t>
      </w:r>
      <w:del w:id="58" w:author="Virginia Anne Nichols" w:date="2025-05-14T10:38:00Z" w16du:dateUtc="2025-05-14T08:38:00Z">
        <w:r w:rsidRPr="00A427BC" w:rsidDel="00B9365A">
          <w:rPr>
            <w:lang w:val="en-US"/>
          </w:rPr>
          <w:delText xml:space="preserve">own </w:delText>
        </w:r>
      </w:del>
      <w:r w:rsidRPr="00A427BC">
        <w:rPr>
          <w:lang w:val="en-US"/>
        </w:rPr>
        <w:t>production contexts</w:t>
      </w:r>
      <w:r w:rsidRPr="00A427BC">
        <w:rPr>
          <w:lang w:val="en-US"/>
        </w:rPr>
        <w:fldChar w:fldCharType="begin"/>
      </w:r>
      <w:r w:rsidR="00B9365A">
        <w:rPr>
          <w:lang w:val="en-US"/>
        </w:rPr>
        <w:instrText xml:space="preserve"> ADDIN ZOTERO_ITEM CSL_CITATION {"citationID":"l25bAG4J","properties":{"formattedCitation":"\\super 53\\nosupersub{}","plainCitation":"53","noteIndex":0},"citationItems":[{"id":"w1ebjM1v/DU9izJRf","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B9365A">
        <w:rPr>
          <w:vertAlign w:val="superscript"/>
          <w:lang w:val="en-US"/>
          <w:rPrChange w:id="59" w:author="Virginia Anne Nichols" w:date="2025-05-14T10:38:00Z" w16du:dateUtc="2025-05-14T08:38:00Z">
            <w:rPr>
              <w:vertAlign w:val="superscript"/>
            </w:rPr>
          </w:rPrChange>
        </w:rPr>
        <w:t>53</w:t>
      </w:r>
      <w:r w:rsidRPr="00A427BC">
        <w:rPr>
          <w:lang w:val="en-US"/>
        </w:rPr>
        <w:fldChar w:fldCharType="end"/>
      </w:r>
      <w:ins w:id="60" w:author="Virginia Anne Nichols" w:date="2025-05-14T10:38:00Z" w16du:dateUtc="2025-05-14T08:38:00Z">
        <w:r w:rsidR="00B9365A">
          <w:rPr>
            <w:lang w:val="en-US"/>
          </w:rPr>
          <w:t xml:space="preserve">. This not only </w:t>
        </w:r>
      </w:ins>
      <w:del w:id="61" w:author="Virginia Anne Nichols" w:date="2025-05-14T10:38:00Z" w16du:dateUtc="2025-05-14T08:38:00Z">
        <w:r w:rsidR="00015B96" w:rsidRPr="00A427BC" w:rsidDel="00B9365A">
          <w:rPr>
            <w:lang w:val="en-US"/>
          </w:rPr>
          <w:delText xml:space="preserve">, </w:delText>
        </w:r>
      </w:del>
      <w:r w:rsidR="00015B96" w:rsidRPr="00A427BC">
        <w:rPr>
          <w:lang w:val="en-US"/>
        </w:rPr>
        <w:t>increas</w:t>
      </w:r>
      <w:ins w:id="62" w:author="Virginia Anne Nichols" w:date="2025-05-14T10:39:00Z" w16du:dateUtc="2025-05-14T08:39:00Z">
        <w:r w:rsidR="00B9365A">
          <w:rPr>
            <w:lang w:val="en-US"/>
          </w:rPr>
          <w:t>es</w:t>
        </w:r>
      </w:ins>
      <w:del w:id="63" w:author="Virginia Anne Nichols" w:date="2025-05-14T10:39:00Z" w16du:dateUtc="2025-05-14T08:39:00Z">
        <w:r w:rsidR="00015B96" w:rsidRPr="00A427BC" w:rsidDel="00B9365A">
          <w:rPr>
            <w:lang w:val="en-US"/>
          </w:rPr>
          <w:delText>ing</w:delText>
        </w:r>
      </w:del>
      <w:r w:rsidR="00015B96" w:rsidRPr="00A427BC">
        <w:rPr>
          <w:lang w:val="en-US"/>
        </w:rPr>
        <w:t xml:space="preserve"> the relevance of the data driving the recommendations</w:t>
      </w:r>
      <w:ins w:id="64" w:author="Virginia Anne Nichols" w:date="2025-05-14T10:39:00Z" w16du:dateUtc="2025-05-14T08:39:00Z">
        <w:r w:rsidR="00B9365A">
          <w:rPr>
            <w:lang w:val="en-US"/>
          </w:rPr>
          <w:t>, but also actively involves the users in creating the recommendations</w:t>
        </w:r>
      </w:ins>
      <w:r w:rsidR="00015B96" w:rsidRPr="00A427BC">
        <w:rPr>
          <w:lang w:val="en-US"/>
        </w:rPr>
        <w:t xml:space="preserve">. </w:t>
      </w:r>
      <w:ins w:id="65" w:author="Virginia Anne Nichols" w:date="2025-05-14T09:58:00Z" w16du:dateUtc="2025-05-14T07:58:00Z">
        <w:r w:rsidR="003540F2" w:rsidRPr="00A427BC">
          <w:rPr>
            <w:lang w:val="en-US"/>
          </w:rPr>
          <w:t xml:space="preserve">The data </w:t>
        </w:r>
      </w:ins>
      <w:ins w:id="66" w:author="Virginia Anne Nichols" w:date="2025-05-14T10:39:00Z" w16du:dateUtc="2025-05-14T08:39:00Z">
        <w:r w:rsidR="00B9365A">
          <w:rPr>
            <w:lang w:val="en-US"/>
          </w:rPr>
          <w:t>are</w:t>
        </w:r>
      </w:ins>
      <w:ins w:id="67" w:author="Virginia Anne Nichols" w:date="2025-05-14T09:58:00Z" w16du:dateUtc="2025-05-14T07:58:00Z">
        <w:r w:rsidR="003540F2" w:rsidRPr="00A427BC">
          <w:rPr>
            <w:lang w:val="en-US"/>
          </w:rPr>
          <w:t xml:space="preserve"> pooled and used to drive </w:t>
        </w:r>
      </w:ins>
      <w:ins w:id="68" w:author="Virginia Anne Nichols" w:date="2025-05-14T10:40:00Z" w16du:dateUtc="2025-05-14T08:40:00Z">
        <w:r w:rsidR="00B9365A">
          <w:rPr>
            <w:lang w:val="en-US"/>
          </w:rPr>
          <w:t xml:space="preserve">models that provide </w:t>
        </w:r>
      </w:ins>
      <w:ins w:id="69" w:author="Virginia Anne Nichols" w:date="2025-05-14T09:58:00Z" w16du:dateUtc="2025-05-14T07:58:00Z">
        <w:r w:rsidR="003540F2">
          <w:rPr>
            <w:lang w:val="en-US"/>
          </w:rPr>
          <w:t xml:space="preserve">drastically </w:t>
        </w:r>
        <w:r w:rsidR="003540F2" w:rsidRPr="00A427BC">
          <w:rPr>
            <w:lang w:val="en-US"/>
          </w:rPr>
          <w:t>more nuanced recommendations</w:t>
        </w:r>
        <w:r w:rsidR="003540F2">
          <w:rPr>
            <w:lang w:val="en-US"/>
          </w:rPr>
          <w:t>:</w:t>
        </w:r>
        <w:r w:rsidR="003540F2" w:rsidRPr="00A427BC">
          <w:rPr>
            <w:lang w:val="en-US"/>
          </w:rPr>
          <w:t xml:space="preserve"> </w:t>
        </w:r>
        <w:r w:rsidR="003540F2">
          <w:rPr>
            <w:lang w:val="en-US"/>
          </w:rPr>
          <w:t xml:space="preserve">in 2025 the program </w:t>
        </w:r>
      </w:ins>
      <w:ins w:id="70" w:author="Virginia Anne Nichols" w:date="2025-05-14T10:00:00Z" w16du:dateUtc="2025-05-14T08:00:00Z">
        <w:r w:rsidR="003540F2">
          <w:rPr>
            <w:lang w:val="en-US"/>
          </w:rPr>
          <w:t xml:space="preserve">supported </w:t>
        </w:r>
      </w:ins>
      <w:ins w:id="71" w:author="Virginia Anne Nichols" w:date="2025-05-14T09:58:00Z" w16du:dateUtc="2025-05-14T07:58:00Z">
        <w:r w:rsidR="003540F2">
          <w:rPr>
            <w:lang w:val="en-US"/>
          </w:rPr>
          <w:t xml:space="preserve">470 </w:t>
        </w:r>
      </w:ins>
      <w:ins w:id="72" w:author="Virginia Anne Nichols" w:date="2025-05-14T10:40:00Z" w16du:dateUtc="2025-05-14T08:40:00Z">
        <w:r w:rsidR="00BA3457">
          <w:rPr>
            <w:lang w:val="en-US"/>
          </w:rPr>
          <w:t>trials</w:t>
        </w:r>
      </w:ins>
      <w:ins w:id="73" w:author="Virginia Anne Nichols" w:date="2025-05-14T09:58:00Z" w16du:dateUtc="2025-05-14T07:58:00Z">
        <w:r w:rsidR="003540F2">
          <w:rPr>
            <w:lang w:val="en-US"/>
          </w:rPr>
          <w:t xml:space="preserve"> and </w:t>
        </w:r>
      </w:ins>
      <w:ins w:id="74" w:author="Virginia Anne Nichols" w:date="2025-05-14T10:00:00Z" w16du:dateUtc="2025-05-14T08:00:00Z">
        <w:r w:rsidR="003540F2">
          <w:rPr>
            <w:lang w:val="en-US"/>
          </w:rPr>
          <w:t xml:space="preserve">currently </w:t>
        </w:r>
      </w:ins>
      <w:ins w:id="75" w:author="Virginia Anne Nichols" w:date="2025-05-14T09:58:00Z" w16du:dateUtc="2025-05-14T07:58:00Z">
        <w:r w:rsidR="003540F2">
          <w:rPr>
            <w:lang w:val="en-US"/>
          </w:rPr>
          <w:t>provides recommendations for 21,384 scenarios (compared to the previous system</w:t>
        </w:r>
      </w:ins>
      <w:ins w:id="76" w:author="Virginia Anne Nichols" w:date="2025-05-14T10:41:00Z" w16du:dateUtc="2025-05-14T08:41:00Z">
        <w:r w:rsidR="00BA3457">
          <w:rPr>
            <w:lang w:val="en-US"/>
          </w:rPr>
          <w:t xml:space="preserve"> where</w:t>
        </w:r>
      </w:ins>
      <w:ins w:id="77" w:author="Virginia Anne Nichols" w:date="2025-05-14T09:58:00Z" w16du:dateUtc="2025-05-14T07:58:00Z">
        <w:r w:rsidR="003540F2">
          <w:rPr>
            <w:lang w:val="en-US"/>
          </w:rPr>
          <w:t xml:space="preserve"> 10 sites </w:t>
        </w:r>
      </w:ins>
      <w:ins w:id="78" w:author="Virginia Anne Nichols" w:date="2025-05-14T10:41:00Z" w16du:dateUtc="2025-05-14T08:41:00Z">
        <w:r w:rsidR="00BA3457">
          <w:rPr>
            <w:lang w:val="en-US"/>
          </w:rPr>
          <w:t xml:space="preserve">provided </w:t>
        </w:r>
      </w:ins>
      <w:ins w:id="79" w:author="Virginia Anne Nichols" w:date="2025-05-14T09:58:00Z" w16du:dateUtc="2025-05-14T07:58:00Z">
        <w:r w:rsidR="003540F2">
          <w:rPr>
            <w:lang w:val="en-US"/>
          </w:rPr>
          <w:t>recommendation</w:t>
        </w:r>
      </w:ins>
      <w:ins w:id="80" w:author="Virginia Anne Nichols" w:date="2025-05-14T10:00:00Z" w16du:dateUtc="2025-05-14T08:00:00Z">
        <w:r w:rsidR="003540F2">
          <w:rPr>
            <w:lang w:val="en-US"/>
          </w:rPr>
          <w:t>s</w:t>
        </w:r>
      </w:ins>
      <w:ins w:id="81" w:author="Virginia Anne Nichols" w:date="2025-05-14T09:58:00Z" w16du:dateUtc="2025-05-14T07:58:00Z">
        <w:r w:rsidR="003540F2">
          <w:rPr>
            <w:lang w:val="en-US"/>
          </w:rPr>
          <w:t xml:space="preserve"> </w:t>
        </w:r>
      </w:ins>
      <w:ins w:id="82" w:author="Virginia Anne Nichols" w:date="2025-05-14T10:00:00Z" w16du:dateUtc="2025-05-14T08:00:00Z">
        <w:r w:rsidR="003540F2">
          <w:rPr>
            <w:lang w:val="en-US"/>
          </w:rPr>
          <w:t>for</w:t>
        </w:r>
      </w:ins>
      <w:ins w:id="83" w:author="Virginia Anne Nichols" w:date="2025-05-14T09:58:00Z" w16du:dateUtc="2025-05-14T07:58:00Z">
        <w:r w:rsidR="003540F2">
          <w:rPr>
            <w:lang w:val="en-US"/>
          </w:rPr>
          <w:t xml:space="preserve"> four scenarios). The </w:t>
        </w:r>
      </w:ins>
      <w:ins w:id="84" w:author="Virginia Anne Nichols" w:date="2025-05-14T10:41:00Z" w16du:dateUtc="2025-05-14T08:41:00Z">
        <w:r w:rsidR="00BA3457">
          <w:rPr>
            <w:lang w:val="en-US"/>
          </w:rPr>
          <w:t xml:space="preserve">Initiative </w:t>
        </w:r>
      </w:ins>
      <w:ins w:id="85" w:author="Virginia Anne Nichols" w:date="2025-05-14T09:58:00Z" w16du:dateUtc="2025-05-14T07:58:00Z">
        <w:r w:rsidR="003540F2">
          <w:rPr>
            <w:lang w:val="en-US"/>
          </w:rPr>
          <w:t>has been accompanied by significant public engagement, with an average of 30 presentations and 60 popular press products per year and 3,000 unique users registered for the recently launched recommendation tool</w:t>
        </w:r>
        <w:r w:rsidR="003540F2">
          <w:rPr>
            <w:lang w:val="en-US"/>
          </w:rPr>
          <w:fldChar w:fldCharType="begin"/>
        </w:r>
      </w:ins>
      <w:r w:rsidR="00B9365A">
        <w:rPr>
          <w:lang w:val="en-US"/>
        </w:rPr>
        <w:instrText xml:space="preserve"> ADDIN ZOTERO_ITEM CSL_CITATION {"citationID":"6yvtWLVx","properties":{"formattedCitation":"\\super 53\\nosupersub{}","plainCitation":"53","noteIndex":0},"citationItems":[{"id":"w1ebjM1v/DU9izJRf","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ins w:id="86" w:author="Virginia Anne Nichols" w:date="2025-05-14T09:58:00Z" w16du:dateUtc="2025-05-14T07:58:00Z">
        <w:r w:rsidR="003540F2">
          <w:rPr>
            <w:lang w:val="en-US"/>
          </w:rPr>
          <w:fldChar w:fldCharType="separate"/>
        </w:r>
      </w:ins>
      <w:r w:rsidR="00B9365A" w:rsidRPr="00B9365A">
        <w:rPr>
          <w:vertAlign w:val="superscript"/>
          <w:lang w:val="en-US"/>
          <w:rPrChange w:id="87" w:author="Virginia Anne Nichols" w:date="2025-05-14T10:38:00Z" w16du:dateUtc="2025-05-14T08:38:00Z">
            <w:rPr>
              <w:vertAlign w:val="superscript"/>
            </w:rPr>
          </w:rPrChange>
        </w:rPr>
        <w:t>53</w:t>
      </w:r>
      <w:ins w:id="88" w:author="Virginia Anne Nichols" w:date="2025-05-14T09:58:00Z" w16du:dateUtc="2025-05-14T07:58:00Z">
        <w:r w:rsidR="003540F2">
          <w:rPr>
            <w:lang w:val="en-US"/>
          </w:rPr>
          <w:fldChar w:fldCharType="end"/>
        </w:r>
        <w:r w:rsidR="003540F2">
          <w:rPr>
            <w:lang w:val="en-US"/>
          </w:rPr>
          <w:t>. Scientifically, th</w:t>
        </w:r>
      </w:ins>
      <w:ins w:id="89" w:author="Virginia Anne Nichols" w:date="2025-05-14T10:01:00Z" w16du:dateUtc="2025-05-14T08:01:00Z">
        <w:r w:rsidR="003540F2">
          <w:rPr>
            <w:lang w:val="en-US"/>
          </w:rPr>
          <w:t>is program’s data</w:t>
        </w:r>
      </w:ins>
      <w:ins w:id="90" w:author="Virginia Anne Nichols" w:date="2025-05-14T09:58:00Z" w16du:dateUtc="2025-05-14T07:58:00Z">
        <w:r w:rsidR="003540F2">
          <w:rPr>
            <w:lang w:val="en-US"/>
          </w:rPr>
          <w:t xml:space="preserve"> ha</w:t>
        </w:r>
      </w:ins>
      <w:ins w:id="91" w:author="Virginia Anne Nichols" w:date="2025-05-14T10:42:00Z" w16du:dateUtc="2025-05-14T08:42:00Z">
        <w:r w:rsidR="00BA3457">
          <w:rPr>
            <w:lang w:val="en-US"/>
          </w:rPr>
          <w:t>ve</w:t>
        </w:r>
      </w:ins>
      <w:ins w:id="92" w:author="Virginia Anne Nichols" w:date="2025-05-14T09:58:00Z" w16du:dateUtc="2025-05-14T07:58:00Z">
        <w:r w:rsidR="003540F2">
          <w:rPr>
            <w:lang w:val="en-US"/>
          </w:rPr>
          <w:t xml:space="preserve"> highlighted fall residual nitrogen as an important predictor of the subsequent year’s nitrogen needs, which has </w:t>
        </w:r>
      </w:ins>
      <w:ins w:id="93" w:author="Virginia Anne Nichols" w:date="2025-05-14T10:43:00Z" w16du:dateUtc="2025-05-14T08:43:00Z">
        <w:r w:rsidR="00BA3457">
          <w:rPr>
            <w:lang w:val="en-US"/>
          </w:rPr>
          <w:t xml:space="preserve">previously </w:t>
        </w:r>
      </w:ins>
      <w:ins w:id="94" w:author="Virginia Anne Nichols" w:date="2025-05-14T09:58:00Z" w16du:dateUtc="2025-05-14T07:58:00Z">
        <w:r w:rsidR="003540F2">
          <w:rPr>
            <w:lang w:val="en-US"/>
          </w:rPr>
          <w:t>been overlooked</w:t>
        </w:r>
        <w:r w:rsidR="003540F2">
          <w:rPr>
            <w:lang w:val="en-US"/>
          </w:rPr>
          <w:fldChar w:fldCharType="begin"/>
        </w:r>
      </w:ins>
      <w:r w:rsidR="00B9365A">
        <w:rPr>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ins w:id="95" w:author="Virginia Anne Nichols" w:date="2025-05-14T09:58:00Z" w16du:dateUtc="2025-05-14T07:58:00Z">
        <w:r w:rsidR="003540F2">
          <w:rPr>
            <w:lang w:val="en-US"/>
          </w:rPr>
          <w:fldChar w:fldCharType="separate"/>
        </w:r>
      </w:ins>
      <w:r w:rsidR="00B9365A" w:rsidRPr="00B9365A">
        <w:rPr>
          <w:vertAlign w:val="superscript"/>
          <w:lang w:val="en-US"/>
          <w:rPrChange w:id="96" w:author="Virginia Anne Nichols" w:date="2025-05-14T10:38:00Z" w16du:dateUtc="2025-05-14T08:38:00Z">
            <w:rPr>
              <w:vertAlign w:val="superscript"/>
            </w:rPr>
          </w:rPrChange>
        </w:rPr>
        <w:t>54</w:t>
      </w:r>
      <w:ins w:id="97" w:author="Virginia Anne Nichols" w:date="2025-05-14T09:58:00Z" w16du:dateUtc="2025-05-14T07:58:00Z">
        <w:r w:rsidR="003540F2">
          <w:rPr>
            <w:lang w:val="en-US"/>
          </w:rPr>
          <w:fldChar w:fldCharType="end"/>
        </w:r>
        <w:r w:rsidR="003540F2">
          <w:rPr>
            <w:lang w:val="en-US"/>
          </w:rPr>
          <w:t xml:space="preserve">  </w:t>
        </w:r>
      </w:ins>
      <w:del w:id="98" w:author="Virginia Anne Nichols" w:date="2025-05-14T09:58:00Z" w16du:dateUtc="2025-05-14T07:58:00Z">
        <w:r w:rsidRPr="00A427BC" w:rsidDel="003540F2">
          <w:rPr>
            <w:lang w:val="en-US"/>
          </w:rPr>
          <w:delText xml:space="preserve">The data </w:delText>
        </w:r>
        <w:r w:rsidR="007678D8" w:rsidRPr="00A427BC" w:rsidDel="003540F2">
          <w:rPr>
            <w:lang w:val="en-US"/>
          </w:rPr>
          <w:delText>will be</w:delText>
        </w:r>
        <w:r w:rsidRPr="00A427BC" w:rsidDel="003540F2">
          <w:rPr>
            <w:lang w:val="en-US"/>
          </w:rPr>
          <w:delText xml:space="preserve"> collectively pooled and used to drive transparently calculated, more nuanced recommendations. Similarly, Practical Farmers launched a regional program paying farmers to test nitrogen rates of their choice using replicated trials and sharing their results with the public. </w:delText>
        </w:r>
      </w:del>
      <w:r w:rsidRPr="00A427BC">
        <w:rPr>
          <w:lang w:val="en-US"/>
        </w:rPr>
        <w:t xml:space="preserve">These efforts </w:t>
      </w:r>
      <w:r w:rsidR="002440B0" w:rsidRPr="00A427BC">
        <w:rPr>
          <w:lang w:val="en-US"/>
        </w:rPr>
        <w:t xml:space="preserve">are </w:t>
      </w:r>
      <w:ins w:id="99" w:author="Virginia Anne Nichols" w:date="2025-05-14T10:01:00Z" w16du:dateUtc="2025-05-14T08:01:00Z">
        <w:r w:rsidR="003540F2">
          <w:rPr>
            <w:lang w:val="en-US"/>
          </w:rPr>
          <w:t xml:space="preserve">examples of </w:t>
        </w:r>
      </w:ins>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del w:id="100" w:author="Virginia Anne Nichols" w:date="2025-05-14T10:01:00Z" w16du:dateUtc="2025-05-14T08:01:00Z">
        <w:r w:rsidR="007678D8" w:rsidRPr="00A427BC" w:rsidDel="003540F2">
          <w:rPr>
            <w:lang w:val="en-US"/>
          </w:rPr>
          <w:delText>more equ</w:delText>
        </w:r>
        <w:r w:rsidR="005A54F6" w:rsidRPr="00A427BC" w:rsidDel="003540F2">
          <w:rPr>
            <w:lang w:val="en-US"/>
          </w:rPr>
          <w:delText>itably</w:delText>
        </w:r>
        <w:r w:rsidR="007678D8" w:rsidRPr="00A427BC" w:rsidDel="003540F2">
          <w:rPr>
            <w:lang w:val="en-US"/>
          </w:rPr>
          <w:delText xml:space="preserve"> </w:delText>
        </w:r>
      </w:del>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500C7AA7"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ins w:id="101" w:author="Virginia Anne Nichols" w:date="2025-05-14T10:45:00Z" w16du:dateUtc="2025-05-14T08:45:00Z">
        <w:r w:rsidR="00A0133F">
          <w:rPr>
            <w:lang w:val="en-US"/>
          </w:rPr>
          <w:t xml:space="preserve">the </w:t>
        </w:r>
      </w:ins>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w:t>
      </w:r>
      <w:del w:id="102" w:author="Virginia Anne Nichols" w:date="2025-05-14T10:02:00Z" w16du:dateUtc="2025-05-14T08:02:00Z">
        <w:r w:rsidR="004F7CEA" w:rsidRPr="00A427BC" w:rsidDel="00CD4B4D">
          <w:rPr>
            <w:lang w:val="en-US"/>
          </w:rPr>
          <w:delText>s</w:delText>
        </w:r>
      </w:del>
      <w:r w:rsidR="004F7CEA" w:rsidRPr="00A427BC">
        <w:rPr>
          <w:lang w:val="en-US"/>
        </w:rPr>
        <w:t xml:space="preserve">, for example. </w:t>
      </w:r>
      <w:r w:rsidR="00546CC0" w:rsidRPr="00A427BC">
        <w:rPr>
          <w:lang w:val="en-US"/>
        </w:rPr>
        <w:t xml:space="preserve">In dismissing knowledge originating outside </w:t>
      </w:r>
      <w:del w:id="103" w:author="Virginia Anne Nichols" w:date="2025-05-14T10:46:00Z" w16du:dateUtc="2025-05-14T08:46:00Z">
        <w:r w:rsidR="00546CC0" w:rsidRPr="00A427BC" w:rsidDel="00A0133F">
          <w:rPr>
            <w:lang w:val="en-US"/>
          </w:rPr>
          <w:delText xml:space="preserve">of </w:delText>
        </w:r>
      </w:del>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B9365A">
        <w:rPr>
          <w:lang w:val="en-US"/>
        </w:rPr>
        <w:instrText xml:space="preserve"> ADDIN ZOTERO_ITEM CSL_CITATION {"citationID":"ZMmV3Tfb","properties":{"formattedCitation":"\\super 55\\nosupersub{}","plainCitation":"55","noteIndex":0},"citationItems":[{"id":"w1ebjM1v/gY2NlzLt","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B9365A">
        <w:rPr>
          <w:vertAlign w:val="superscript"/>
          <w:lang w:val="en-US"/>
          <w:rPrChange w:id="104" w:author="Virginia Anne Nichols" w:date="2025-05-14T10:38:00Z" w16du:dateUtc="2025-05-14T08:38:00Z">
            <w:rPr>
              <w:vertAlign w:val="superscript"/>
            </w:rPr>
          </w:rPrChange>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ins w:id="105" w:author="Virginia Anne Nichols" w:date="2025-05-14T10:48:00Z" w16du:dateUtc="2025-05-14T08:48:00Z">
        <w:r w:rsidR="00A0133F">
          <w:rPr>
            <w:lang w:val="en-US"/>
          </w:rPr>
          <w:t xml:space="preserve"> - </w:t>
        </w:r>
      </w:ins>
      <w:del w:id="106" w:author="Virginia Anne Nichols" w:date="2025-05-14T10:48:00Z" w16du:dateUtc="2025-05-14T08:48:00Z">
        <w:r w:rsidR="00A15848" w:rsidRPr="00A427BC" w:rsidDel="00A0133F">
          <w:rPr>
            <w:lang w:val="en-US"/>
          </w:rPr>
          <w:delText>, defined a</w:delText>
        </w:r>
      </w:del>
      <w:r w:rsidR="00A15848" w:rsidRPr="00A427BC">
        <w:rPr>
          <w:lang w:val="en-US"/>
        </w:rPr>
        <w:t>s</w:t>
      </w:r>
      <w:ins w:id="107" w:author="Virginia Anne Nichols" w:date="2025-05-14T10:46:00Z" w16du:dateUtc="2025-05-14T08:46:00Z">
        <w:r w:rsidR="00A0133F">
          <w:rPr>
            <w:lang w:val="en-US"/>
          </w:rPr>
          <w:t xml:space="preserve"> a</w:t>
        </w:r>
      </w:ins>
      <w:r w:rsidR="00A15848" w:rsidRPr="00A427BC">
        <w:rPr>
          <w:lang w:val="en-US"/>
        </w:rPr>
        <w:t xml:space="preserve"> day whe</w:t>
      </w:r>
      <w:ins w:id="108" w:author="Virginia Anne Nichols" w:date="2025-05-14T10:48:00Z" w16du:dateUtc="2025-05-14T08:48:00Z">
        <w:r w:rsidR="00A0133F">
          <w:rPr>
            <w:lang w:val="en-US"/>
          </w:rPr>
          <w:t>n</w:t>
        </w:r>
      </w:ins>
      <w:del w:id="109" w:author="Virginia Anne Nichols" w:date="2025-05-14T10:48:00Z" w16du:dateUtc="2025-05-14T08:48:00Z">
        <w:r w:rsidR="00A15848" w:rsidRPr="00A427BC" w:rsidDel="00A0133F">
          <w:rPr>
            <w:lang w:val="en-US"/>
          </w:rPr>
          <w:delText>re</w:delText>
        </w:r>
      </w:del>
      <w:r w:rsidR="00A15848" w:rsidRPr="00A427BC">
        <w:rPr>
          <w:lang w:val="en-US"/>
        </w:rPr>
        <w:t xml:space="preserve"> weather and field conditions </w:t>
      </w:r>
      <w:ins w:id="110" w:author="Virginia Anne Nichols" w:date="2025-05-14T10:48:00Z" w16du:dateUtc="2025-05-14T08:48:00Z">
        <w:r w:rsidR="00A0133F">
          <w:rPr>
            <w:lang w:val="en-US"/>
          </w:rPr>
          <w:t>permit</w:t>
        </w:r>
      </w:ins>
      <w:del w:id="111" w:author="Virginia Anne Nichols" w:date="2025-05-14T10:48:00Z" w16du:dateUtc="2025-05-14T08:48:00Z">
        <w:r w:rsidR="00A15848" w:rsidRPr="00A427BC" w:rsidDel="00A0133F">
          <w:rPr>
            <w:lang w:val="en-US"/>
          </w:rPr>
          <w:delText>allow</w:delText>
        </w:r>
      </w:del>
      <w:r w:rsidR="00A15848" w:rsidRPr="00A427BC">
        <w:rPr>
          <w:lang w:val="en-US"/>
        </w:rPr>
        <w:t xml:space="preserve"> producers to work in </w:t>
      </w:r>
      <w:ins w:id="112" w:author="Virginia Anne Nichols" w:date="2025-05-14T10:48:00Z" w16du:dateUtc="2025-05-14T08:48:00Z">
        <w:r w:rsidR="00A0133F">
          <w:rPr>
            <w:lang w:val="en-US"/>
          </w:rPr>
          <w:t xml:space="preserve">their </w:t>
        </w:r>
      </w:ins>
      <w:r w:rsidR="00A15848" w:rsidRPr="00A427BC">
        <w:rPr>
          <w:lang w:val="en-US"/>
        </w:rPr>
        <w:t xml:space="preserve">fields </w:t>
      </w:r>
      <w:ins w:id="113" w:author="Virginia Anne Nichols" w:date="2025-05-14T10:48:00Z" w16du:dateUtc="2025-05-14T08:48:00Z">
        <w:r w:rsidR="00A0133F">
          <w:rPr>
            <w:lang w:val="en-US"/>
          </w:rPr>
          <w:t xml:space="preserve">for the majority of </w:t>
        </w:r>
      </w:ins>
      <w:del w:id="114" w:author="Virginia Anne Nichols" w:date="2025-05-14T10:48:00Z" w16du:dateUtc="2025-05-14T08:48:00Z">
        <w:r w:rsidR="00A15848" w:rsidRPr="00A427BC" w:rsidDel="00A0133F">
          <w:rPr>
            <w:lang w:val="en-US"/>
          </w:rPr>
          <w:delText xml:space="preserve">a major portion of </w:delText>
        </w:r>
      </w:del>
      <w:r w:rsidR="00A15848" w:rsidRPr="00A427BC">
        <w:rPr>
          <w:lang w:val="en-US"/>
        </w:rPr>
        <w:t>the day</w:t>
      </w:r>
      <w:r w:rsidR="00174198" w:rsidRPr="00A427BC">
        <w:rPr>
          <w:lang w:val="en-US"/>
        </w:rPr>
        <w:fldChar w:fldCharType="begin"/>
      </w:r>
      <w:r w:rsidR="00B9365A">
        <w:rPr>
          <w:lang w:val="en-US"/>
        </w:rPr>
        <w:instrText xml:space="preserve"> ADDIN ZOTERO_ITEM CSL_CITATION {"citationID":"XZBQCHjA","properties":{"formattedCitation":"\\super 56\\nosupersub{}","plainCitation":"56","noteIndex":0},"citationItems":[{"id":"w1ebjM1v/F2mdHTkv","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B9365A">
        <w:rPr>
          <w:vertAlign w:val="superscript"/>
          <w:lang w:val="en-US"/>
          <w:rPrChange w:id="115" w:author="Virginia Anne Nichols" w:date="2025-05-14T10:38:00Z" w16du:dateUtc="2025-05-14T08:38:00Z">
            <w:rPr>
              <w:vertAlign w:val="superscript"/>
            </w:rPr>
          </w:rPrChange>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B9365A">
        <w:rPr>
          <w:lang w:val="en-US"/>
        </w:rPr>
        <w:instrText xml:space="preserve"> ADDIN ZOTERO_ITEM CSL_CITATION {"citationID":"8sXiLiJj","properties":{"formattedCitation":"\\super 57\\nosupersub{}","plainCitation":"57","noteIndex":0},"citationItems":[{"id":"w1ebjM1v/AW3K4NgR","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B9365A">
        <w:rPr>
          <w:vertAlign w:val="superscript"/>
          <w:lang w:val="en-US"/>
          <w:rPrChange w:id="116" w:author="Virginia Anne Nichols" w:date="2025-05-14T10:38:00Z" w16du:dateUtc="2025-05-14T08:38:00Z">
            <w:rPr>
              <w:vertAlign w:val="superscript"/>
            </w:rPr>
          </w:rPrChange>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 xml:space="preserve">interaction </w:t>
      </w:r>
      <w:r w:rsidR="00CB44D5" w:rsidRPr="00A427BC">
        <w:rPr>
          <w:lang w:val="en-US"/>
        </w:rPr>
        <w:lastRenderedPageBreak/>
        <w:t>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B9365A">
        <w:rPr>
          <w:lang w:val="en-US"/>
        </w:rPr>
        <w:instrText xml:space="preserve"> ADDIN ZOTERO_ITEM CSL_CITATION {"citationID":"86oHCn3s","properties":{"formattedCitation":"\\super 58\\nosupersub{}","plainCitation":"58","noteIndex":0},"citationItems":[{"id":"w1ebjM1v/5avzMD98","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B9365A">
        <w:rPr>
          <w:vertAlign w:val="superscript"/>
          <w:lang w:val="en-US"/>
          <w:rPrChange w:id="117" w:author="Virginia Anne Nichols" w:date="2025-05-14T10:38:00Z" w16du:dateUtc="2025-05-14T08:38:00Z">
            <w:rPr>
              <w:vertAlign w:val="superscript"/>
            </w:rPr>
          </w:rPrChange>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t>
      </w:r>
      <w:del w:id="118" w:author="Virginia Anne Nichols" w:date="2025-05-14T10:49:00Z" w16du:dateUtc="2025-05-14T08:49:00Z">
        <w:r w:rsidR="00766CF5" w:rsidRPr="00A427BC" w:rsidDel="00A0133F">
          <w:rPr>
            <w:lang w:val="en-US"/>
          </w:rPr>
          <w:delText xml:space="preserve">will </w:delText>
        </w:r>
      </w:del>
      <w:r w:rsidR="00766CF5" w:rsidRPr="00A427BC">
        <w:rPr>
          <w:lang w:val="en-US"/>
        </w:rPr>
        <w:t xml:space="preserve">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B9365A">
        <w:rPr>
          <w:lang w:val="en-US"/>
        </w:rPr>
        <w:instrText xml:space="preserve"> ADDIN ZOTERO_ITEM CSL_CITATION {"citationID":"DNFwtIla","properties":{"formattedCitation":"\\super 59,60\\nosupersub{}","plainCitation":"59,60","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B9365A" w:rsidRPr="00B9365A">
        <w:rPr>
          <w:vertAlign w:val="superscript"/>
          <w:lang w:val="en-US"/>
          <w:rPrChange w:id="119" w:author="Virginia Anne Nichols" w:date="2025-05-14T10:38:00Z" w16du:dateUtc="2025-05-14T08:38:00Z">
            <w:rPr>
              <w:vertAlign w:val="superscript"/>
            </w:rPr>
          </w:rPrChange>
        </w:rPr>
        <w:t>59,60</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B9365A">
        <w:rPr>
          <w:lang w:val="en-US"/>
        </w:rPr>
        <w:instrText xml:space="preserve"> ADDIN ZOTERO_ITEM CSL_CITATION {"citationID":"3Op0Yf88","properties":{"formattedCitation":"\\super 61\\nosupersub{}","plainCitation":"61","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B9365A" w:rsidRPr="00B9365A">
        <w:rPr>
          <w:vertAlign w:val="superscript"/>
          <w:lang w:val="en-US"/>
          <w:rPrChange w:id="120" w:author="Virginia Anne Nichols" w:date="2025-05-14T10:38:00Z" w16du:dateUtc="2025-05-14T08:38:00Z">
            <w:rPr>
              <w:vertAlign w:val="superscript"/>
            </w:rPr>
          </w:rPrChange>
        </w:rPr>
        <w:t>61</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7912D597"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ins w:id="121" w:author="Virginia Anne Nichols" w:date="2025-05-14T10:50:00Z" w16du:dateUtc="2025-05-14T08:50:00Z">
        <w:r w:rsidR="00A0133F">
          <w:rPr>
            <w:lang w:val="en-US"/>
          </w:rPr>
          <w:t xml:space="preserve">balance </w:t>
        </w:r>
      </w:ins>
      <w:del w:id="122" w:author="Virginia Anne Nichols" w:date="2025-05-14T10:50:00Z" w16du:dateUtc="2025-05-14T08:50:00Z">
        <w:r w:rsidR="00967FC4" w:rsidRPr="00A427BC" w:rsidDel="00A0133F">
          <w:rPr>
            <w:lang w:val="en-US"/>
          </w:rPr>
          <w:delText xml:space="preserve">distribute </w:delText>
        </w:r>
      </w:del>
      <w:r w:rsidR="00967FC4" w:rsidRPr="00A427BC">
        <w:rPr>
          <w:lang w:val="en-US"/>
        </w:rPr>
        <w:t xml:space="preserve">power </w:t>
      </w:r>
      <w:del w:id="123" w:author="Virginia Anne Nichols" w:date="2025-05-14T10:50:00Z" w16du:dateUtc="2025-05-14T08:50:00Z">
        <w:r w:rsidR="00967FC4" w:rsidRPr="00A427BC" w:rsidDel="00A0133F">
          <w:rPr>
            <w:lang w:val="en-US"/>
          </w:rPr>
          <w:delText>more equitably</w:delText>
        </w:r>
        <w:r w:rsidRPr="00A427BC" w:rsidDel="00A0133F">
          <w:rPr>
            <w:lang w:val="en-US"/>
          </w:rPr>
          <w:delText xml:space="preserve"> </w:delText>
        </w:r>
      </w:del>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ins w:id="124" w:author="Virginia Anne Nichols" w:date="2025-05-14T10:51:00Z" w16du:dateUtc="2025-05-14T08:51:00Z">
        <w:r w:rsidR="0073272B">
          <w:rPr>
            <w:lang w:val="en-US"/>
          </w:rPr>
          <w:t>P</w:t>
        </w:r>
      </w:ins>
      <w:del w:id="125" w:author="Virginia Anne Nichols" w:date="2025-05-14T10:51:00Z" w16du:dateUtc="2025-05-14T08:51:00Z">
        <w:r w:rsidR="00F007A6" w:rsidRPr="00A427BC" w:rsidDel="0073272B">
          <w:rPr>
            <w:lang w:val="en-US"/>
          </w:rPr>
          <w:delText>p</w:delText>
        </w:r>
      </w:del>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B9365A">
        <w:rPr>
          <w:lang w:val="en-US"/>
        </w:rPr>
        <w:instrText xml:space="preserve"> ADDIN ZOTERO_ITEM CSL_CITATION {"citationID":"304dnLlD","properties":{"formattedCitation":"\\super 52,62,63\\nosupersub{}","plainCitation":"52,62,63","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w1ebjM1v/yiJyzpTz","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B9365A" w:rsidRPr="00B9365A">
        <w:rPr>
          <w:vertAlign w:val="superscript"/>
          <w:lang w:val="en-US"/>
          <w:rPrChange w:id="126" w:author="Virginia Anne Nichols" w:date="2025-05-14T10:38:00Z" w16du:dateUtc="2025-05-14T08:38:00Z">
            <w:rPr>
              <w:vertAlign w:val="superscript"/>
            </w:rPr>
          </w:rPrChange>
        </w:rPr>
        <w:t>52,62,63</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w:t>
      </w:r>
      <w:del w:id="127" w:author="Virginia Anne Nichols" w:date="2025-05-14T10:51:00Z" w16du:dateUtc="2025-05-14T08:51:00Z">
        <w:r w:rsidR="00D54789" w:rsidRPr="00A427BC" w:rsidDel="0073272B">
          <w:rPr>
            <w:lang w:val="en-US"/>
          </w:rPr>
          <w:delText xml:space="preserve">are </w:delText>
        </w:r>
      </w:del>
      <w:r w:rsidR="00D54789" w:rsidRPr="00A427BC">
        <w:rPr>
          <w:lang w:val="en-US"/>
        </w:rPr>
        <w:t>becom</w:t>
      </w:r>
      <w:ins w:id="128" w:author="Virginia Anne Nichols" w:date="2025-05-14T10:51:00Z" w16du:dateUtc="2025-05-14T08:51:00Z">
        <w:r w:rsidR="0073272B">
          <w:rPr>
            <w:lang w:val="en-US"/>
          </w:rPr>
          <w:t>e</w:t>
        </w:r>
      </w:ins>
      <w:del w:id="129" w:author="Virginia Anne Nichols" w:date="2025-05-14T10:51:00Z" w16du:dateUtc="2025-05-14T08:51:00Z">
        <w:r w:rsidR="00D54789" w:rsidRPr="00A427BC" w:rsidDel="0073272B">
          <w:rPr>
            <w:lang w:val="en-US"/>
          </w:rPr>
          <w:delText>ing</w:delText>
        </w:r>
      </w:del>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B9365A">
        <w:rPr>
          <w:lang w:val="en-US"/>
        </w:rPr>
        <w:instrText xml:space="preserve"> ADDIN ZOTERO_ITEM CSL_CITATION {"citationID":"eEwyPIlQ","properties":{"formattedCitation":"\\super 64,65\\nosupersub{}","plainCitation":"64,65","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w1ebjM1v/oLt6kG1U","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B9365A" w:rsidRPr="00B9365A">
        <w:rPr>
          <w:vertAlign w:val="superscript"/>
          <w:lang w:val="en-US"/>
          <w:rPrChange w:id="130" w:author="Virginia Anne Nichols" w:date="2025-05-14T10:38:00Z" w16du:dateUtc="2025-05-14T08:38:00Z">
            <w:rPr>
              <w:vertAlign w:val="superscript"/>
            </w:rPr>
          </w:rPrChange>
        </w:rPr>
        <w:t>64,65</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r w:rsidR="00551F22" w:rsidRPr="00A427BC">
        <w:rPr>
          <w:color w:val="auto"/>
          <w:lang w:val="en-US"/>
        </w:rPr>
        <w:t>Multi-dimensional c</w:t>
      </w:r>
      <w:r w:rsidR="00D10D16" w:rsidRPr="00A427BC">
        <w:rPr>
          <w:color w:val="auto"/>
          <w:lang w:val="en-US"/>
        </w:rPr>
        <w:t>ompensation</w:t>
      </w:r>
    </w:p>
    <w:p w14:paraId="3AF8CAC9" w14:textId="439A8F28"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B9365A">
        <w:rPr>
          <w:lang w:val="en-US"/>
        </w:rPr>
        <w:instrText xml:space="preserve"> ADDIN ZOTERO_ITEM CSL_CITATION {"citationID":"81Umz3ef","properties":{"formattedCitation":"\\super 66,67\\nosupersub{}","plainCitation":"66,67","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B9365A" w:rsidRPr="00B9365A">
        <w:rPr>
          <w:vertAlign w:val="superscript"/>
          <w:lang w:val="en-US"/>
          <w:rPrChange w:id="131" w:author="Virginia Anne Nichols" w:date="2025-05-14T10:38:00Z" w16du:dateUtc="2025-05-14T08:38:00Z">
            <w:rPr>
              <w:vertAlign w:val="superscript"/>
            </w:rPr>
          </w:rPrChange>
        </w:rPr>
        <w:t>66,67</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B9365A">
        <w:rPr>
          <w:lang w:val="en-US"/>
        </w:rPr>
        <w:instrText xml:space="preserve"> ADDIN ZOTERO_ITEM CSL_CITATION {"citationID":"3quk0yx8","properties":{"formattedCitation":"\\super 68\\nosupersub{}","plainCitation":"68","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B9365A">
        <w:rPr>
          <w:vertAlign w:val="superscript"/>
          <w:lang w:val="en-US"/>
          <w:rPrChange w:id="132" w:author="Virginia Anne Nichols" w:date="2025-05-14T10:38:00Z" w16du:dateUtc="2025-05-14T08:38:00Z">
            <w:rPr>
              <w:vertAlign w:val="superscript"/>
            </w:rPr>
          </w:rPrChange>
        </w:rPr>
        <w:t>68</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B9365A">
        <w:rPr>
          <w:lang w:val="en-US"/>
          <w14:ligatures w14:val="none"/>
        </w:rPr>
        <w:instrText xml:space="preserve"> ADDIN ZOTERO_ITEM CSL_CITATION {"citationID":"JYJslOy6","properties":{"formattedCitation":"\\super 69\\nosupersub{}","plainCitation":"69","noteIndex":0},"citationItems":[{"id":"w1ebjM1v/DuYsLUSp","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B9365A" w:rsidRPr="00B9365A">
        <w:rPr>
          <w:vertAlign w:val="superscript"/>
          <w:lang w:val="en-US"/>
          <w:rPrChange w:id="133" w:author="Virginia Anne Nichols" w:date="2025-05-14T10:38:00Z" w16du:dateUtc="2025-05-14T08:38:00Z">
            <w:rPr>
              <w:vertAlign w:val="superscript"/>
            </w:rPr>
          </w:rPrChange>
        </w:rPr>
        <w:t>69</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62AD9687"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B9365A">
        <w:rPr>
          <w:lang w:val="en-US"/>
        </w:rPr>
        <w:instrText xml:space="preserve"> ADDIN ZOTERO_ITEM CSL_CITATION {"citationID":"FLQhXRfa","properties":{"formattedCitation":"\\super 70\\nosupersub{}","plainCitation":"70","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B9365A" w:rsidRPr="00B9365A">
        <w:rPr>
          <w:vertAlign w:val="superscript"/>
          <w:lang w:val="en-US"/>
          <w:rPrChange w:id="134" w:author="Virginia Anne Nichols" w:date="2025-05-14T10:38:00Z" w16du:dateUtc="2025-05-14T08:38:00Z">
            <w:rPr>
              <w:vertAlign w:val="superscript"/>
            </w:rPr>
          </w:rPrChange>
        </w:rPr>
        <w:t>70</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 xml:space="preserve">development, </w:t>
      </w:r>
      <w:r w:rsidR="00BC2BE9" w:rsidRPr="00A427BC">
        <w:rPr>
          <w:lang w:val="en-US"/>
        </w:rPr>
        <w:lastRenderedPageBreak/>
        <w:t>and growth are likely to be most effective</w:t>
      </w:r>
      <w:r w:rsidR="009562A6" w:rsidRPr="00A427BC">
        <w:rPr>
          <w:lang w:val="en-US"/>
        </w:rPr>
        <w:fldChar w:fldCharType="begin"/>
      </w:r>
      <w:r w:rsidR="00B9365A">
        <w:rPr>
          <w:lang w:val="en-US"/>
        </w:rPr>
        <w:instrText xml:space="preserve"> ADDIN ZOTERO_ITEM CSL_CITATION {"citationID":"zPDk3hX0","properties":{"formattedCitation":"\\super 52,68\\nosupersub{}","plainCitation":"52,68","noteIndex":0},"citationItems":[{"id":"w1ebjM1v/yiJyzpTz","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B9365A">
        <w:rPr>
          <w:vertAlign w:val="superscript"/>
          <w:lang w:val="en-US"/>
          <w:rPrChange w:id="135" w:author="Virginia Anne Nichols" w:date="2025-05-14T10:38:00Z" w16du:dateUtc="2025-05-14T08:38:00Z">
            <w:rPr>
              <w:vertAlign w:val="superscript"/>
            </w:rPr>
          </w:rPrChange>
        </w:rPr>
        <w:t>52,68</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w:t>
      </w:r>
      <w:ins w:id="136" w:author="Virginia Anne Nichols" w:date="2025-05-14T10:55:00Z" w16du:dateUtc="2025-05-14T08:55:00Z">
        <w:r w:rsidR="0073272B">
          <w:rPr>
            <w:lang w:val="en-US"/>
          </w:rPr>
          <w:t xml:space="preserve"> and willingness to participate in subsequent grant activities</w:t>
        </w:r>
      </w:ins>
      <w:r w:rsidR="00146801" w:rsidRPr="00A427BC">
        <w:rPr>
          <w:lang w:val="en-US"/>
        </w:rPr>
        <w:t xml:space="preserve">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674D52D9"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B9365A">
        <w:rPr>
          <w:lang w:val="en-US"/>
        </w:rPr>
        <w:instrText xml:space="preserve"> ADDIN ZOTERO_ITEM CSL_CITATION {"citationID":"eXEvyUlC","properties":{"formattedCitation":"\\super 8,13,71\\nosupersub{}","plainCitation":"8,13,71","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w1ebjM1v/isZ7LOEE","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w1ebjM1v/yopexl4j","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B9365A" w:rsidRPr="00B9365A">
        <w:rPr>
          <w:vertAlign w:val="superscript"/>
          <w:lang w:val="en-US"/>
          <w:rPrChange w:id="137" w:author="Virginia Anne Nichols" w:date="2025-05-14T10:38:00Z" w16du:dateUtc="2025-05-14T08:38:00Z">
            <w:rPr>
              <w:vertAlign w:val="superscript"/>
            </w:rPr>
          </w:rPrChange>
        </w:rPr>
        <w:t>8,13,71</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both entities transformed as a result of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r w:rsidRPr="00A427BC">
        <w:rPr>
          <w:lang w:val="en-US"/>
        </w:rPr>
        <w:t xml:space="preserve">) and membership is growing. Other researchers and entities likely utilize some form of </w:t>
      </w:r>
      <w:r w:rsidRPr="00A427BC">
        <w:rPr>
          <w:lang w:val="en-US"/>
        </w:rPr>
        <w:lastRenderedPageBreak/>
        <w:t xml:space="preserve">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14A460FA"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B9365A">
        <w:rPr>
          <w:lang w:val="en-US"/>
        </w:rPr>
        <w:instrText xml:space="preserve"> ADDIN ZOTERO_ITEM CSL_CITATION {"citationID":"8Tz7TQER","properties":{"formattedCitation":"\\super 72,73\\nosupersub{}","plainCitation":"72,73","noteIndex":0},"citationItems":[{"id":"w1ebjM1v/jfYhKihI","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w1ebjM1v/8ThWFktY","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B9365A" w:rsidRPr="00B9365A">
        <w:rPr>
          <w:vertAlign w:val="superscript"/>
          <w:lang w:val="en-US"/>
          <w:rPrChange w:id="138" w:author="Virginia Anne Nichols" w:date="2025-05-14T10:38:00Z" w16du:dateUtc="2025-05-14T08:38:00Z">
            <w:rPr>
              <w:vertAlign w:val="superscript"/>
            </w:rPr>
          </w:rPrChange>
        </w:rPr>
        <w:t>72,73</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B9365A">
        <w:rPr>
          <w:lang w:val="en-US"/>
        </w:rPr>
        <w:instrText xml:space="preserve"> ADDIN ZOTERO_ITEM CSL_CITATION {"citationID":"AZJHcKuk","properties":{"formattedCitation":"\\super 74,75\\nosupersub{}","plainCitation":"74,75","noteIndex":0},"citationItems":[{"id":"w1ebjM1v/8wBC1Jtu","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w1ebjM1v/dQezu4U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B9365A" w:rsidRPr="00B9365A">
        <w:rPr>
          <w:vertAlign w:val="superscript"/>
          <w:lang w:val="en-US"/>
          <w:rPrChange w:id="139" w:author="Virginia Anne Nichols" w:date="2025-05-14T10:38:00Z" w16du:dateUtc="2025-05-14T08:38:00Z">
            <w:rPr>
              <w:vertAlign w:val="superscript"/>
            </w:rPr>
          </w:rPrChange>
        </w:rPr>
        <w:t>74,75</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6877A6B6"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B9365A">
        <w:rPr>
          <w:i/>
          <w:iCs/>
          <w:lang w:val="en-US"/>
        </w:rPr>
        <w:instrText xml:space="preserve"> ADDIN ZOTERO_ITEM CSL_CITATION {"citationID":"l9J5UtWf","properties":{"formattedCitation":"\\super 76\\nosupersub{}","plainCitation":"76","noteIndex":0},"citationItems":[{"id":"w1ebjM1v/h2r9maGd","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B9365A" w:rsidRPr="00B9365A">
        <w:rPr>
          <w:vertAlign w:val="superscript"/>
          <w:lang w:val="en-US"/>
          <w:rPrChange w:id="140" w:author="Virginia Anne Nichols" w:date="2025-05-14T10:38:00Z" w16du:dateUtc="2025-05-14T08:38:00Z">
            <w:rPr>
              <w:vertAlign w:val="superscript"/>
            </w:rPr>
          </w:rPrChange>
        </w:rPr>
        <w:t>76</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B9365A">
        <w:rPr>
          <w:lang w:val="en-US"/>
        </w:rPr>
        <w:instrText xml:space="preserve"> ADDIN ZOTERO_ITEM CSL_CITATION {"citationID":"MLdD23Sz","properties":{"formattedCitation":"\\super 77\\nosupersub{}","plainCitation":"77","noteIndex":0},"citationItems":[{"id":"w1ebjM1v/pWWLaEyK","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B9365A" w:rsidRPr="00B9365A">
        <w:rPr>
          <w:vertAlign w:val="superscript"/>
          <w:lang w:val="en-US"/>
          <w:rPrChange w:id="141" w:author="Virginia Anne Nichols" w:date="2025-05-14T10:38:00Z" w16du:dateUtc="2025-05-14T08:38:00Z">
            <w:rPr>
              <w:vertAlign w:val="superscript"/>
            </w:rPr>
          </w:rPrChange>
        </w:rPr>
        <w:t>77</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began his life in a rural area</w:t>
      </w:r>
      <w:r w:rsidR="00757B8D" w:rsidRPr="00A427BC">
        <w:rPr>
          <w:lang w:val="en-US"/>
        </w:rPr>
        <w:t xml:space="preserve">, </w:t>
      </w:r>
      <w:r w:rsidR="00725FDB" w:rsidRPr="00A427BC">
        <w:rPr>
          <w:lang w:val="en-US"/>
        </w:rPr>
        <w:t>but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B9365A">
        <w:rPr>
          <w:lang w:val="en-US"/>
        </w:rPr>
        <w:instrText xml:space="preserve"> ADDIN ZOTERO_ITEM CSL_CITATION {"citationID":"uDS1IynQ","properties":{"formattedCitation":"\\super 78\\nosupersub{}","plainCitation":"78","noteIndex":0},"citationItems":[{"id":"w1ebjM1v/rGQwDwpt","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B9365A" w:rsidRPr="00B9365A">
        <w:rPr>
          <w:vertAlign w:val="superscript"/>
          <w:lang w:val="en-US"/>
          <w:rPrChange w:id="142" w:author="Virginia Anne Nichols" w:date="2025-05-14T10:38:00Z" w16du:dateUtc="2025-05-14T08:38:00Z">
            <w:rPr>
              <w:vertAlign w:val="superscript"/>
            </w:rPr>
          </w:rPrChange>
        </w:rPr>
        <w:t>78</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values-informed truths can co-exist. </w:t>
      </w:r>
      <w:bookmarkStart w:id="143" w:name="_Hlk178864891"/>
      <w:r w:rsidR="000C432F" w:rsidRPr="00A427BC">
        <w:rPr>
          <w:lang w:val="en-US"/>
        </w:rPr>
        <w:t xml:space="preserve">As scientists, we must accept that our training socializes us to value certain processes or outcomes in research. </w:t>
      </w:r>
      <w:ins w:id="144" w:author="Virginia Anne Nichols" w:date="2025-05-14T11:03:00Z" w16du:dateUtc="2025-05-14T09:03:00Z">
        <w:r w:rsidR="007F1C57">
          <w:rPr>
            <w:lang w:val="en-US"/>
          </w:rPr>
          <w:t>ADD MORE BASED ON REVIEWER COMMENTS</w:t>
        </w:r>
      </w:ins>
      <w:r w:rsidR="000C432F" w:rsidRPr="00A427BC">
        <w:rPr>
          <w:lang w:val="en-US"/>
        </w:rPr>
        <w:t>Data Feminism encourages interrogation of these passively inherited values and the attendant limitations these values place on our ability to ‘see’ the multiple, valid ways of approaching agricultural problems.</w:t>
      </w:r>
      <w:bookmarkEnd w:id="143"/>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B9365A">
        <w:rPr>
          <w:lang w:val="en-US"/>
        </w:rPr>
        <w:instrText xml:space="preserve"> ADDIN ZOTERO_ITEM CSL_CITATION {"citationID":"dnyeDnrP","properties":{"formattedCitation":"\\super 79\\nosupersub{}","plainCitation":"79","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B9365A" w:rsidRPr="00B9365A">
        <w:rPr>
          <w:vertAlign w:val="superscript"/>
          <w:lang w:val="en-US"/>
          <w:rPrChange w:id="145" w:author="Virginia Anne Nichols" w:date="2025-05-14T10:38:00Z" w16du:dateUtc="2025-05-14T08:38:00Z">
            <w:rPr>
              <w:vertAlign w:val="superscript"/>
            </w:rPr>
          </w:rPrChange>
        </w:rPr>
        <w:t>79</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B9365A">
        <w:rPr>
          <w:lang w:val="en-US"/>
        </w:rPr>
        <w:instrText xml:space="preserve"> ADDIN ZOTERO_ITEM CSL_CITATION {"citationID":"YdRyWipy","properties":{"formattedCitation":"\\super 80\\uc0\\u8211{}82\\nosupersub{}","plainCitation":"80–82","noteIndex":0},"citationItems":[{"id":"w1ebjM1v/pqF7MHrO","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w1ebjM1v/a44jriol","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w1ebjM1v/nfY9dtmh","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B9365A" w:rsidRPr="00B9365A">
        <w:rPr>
          <w:vertAlign w:val="superscript"/>
          <w:lang w:val="en-US"/>
          <w:rPrChange w:id="146" w:author="Virginia Anne Nichols" w:date="2025-05-14T10:38:00Z" w16du:dateUtc="2025-05-14T08:38:00Z">
            <w:rPr>
              <w:vertAlign w:val="superscript"/>
            </w:rPr>
          </w:rPrChange>
        </w:rPr>
        <w:t>80–82</w:t>
      </w:r>
      <w:r w:rsidR="00027A60" w:rsidRPr="00A427BC">
        <w:rPr>
          <w:lang w:val="en-US"/>
        </w:rPr>
        <w:fldChar w:fldCharType="end"/>
      </w:r>
      <w:r w:rsidR="00027A60" w:rsidRPr="00A427BC">
        <w:rPr>
          <w:lang w:val="en-US"/>
        </w:rPr>
        <w:t>.</w:t>
      </w:r>
      <w:ins w:id="147" w:author="Virginia Anne Nichols" w:date="2025-05-14T11:03:00Z" w16du:dateUtc="2025-05-14T09:03:00Z">
        <w:r w:rsidR="007F1C57">
          <w:rPr>
            <w:lang w:val="en-US"/>
          </w:rPr>
          <w:t xml:space="preserve"> </w:t>
        </w:r>
      </w:ins>
      <w:moveToRangeStart w:id="148" w:author="Virginia Anne Nichols" w:date="2025-05-14T11:03:00Z" w:name="move198113001"/>
      <w:moveTo w:id="149" w:author="Virginia Anne Nichols" w:date="2025-05-14T11:03:00Z" w16du:dateUtc="2025-05-14T09:03:00Z">
        <w:r w:rsidR="007F1C57" w:rsidRPr="00A427BC">
          <w:rPr>
            <w:lang w:val="en-US"/>
          </w:rPr>
          <w:t>It follows that supporting diversity in agricultural scientists is a necessary corollary</w:t>
        </w:r>
        <w:r w:rsidR="007F1C57" w:rsidRPr="00A427BC">
          <w:rPr>
            <w:lang w:val="en-US"/>
          </w:rPr>
          <w:fldChar w:fldCharType="begin"/>
        </w:r>
        <w:r w:rsidR="007F1C57">
          <w:rPr>
            <w:lang w:val="en-US"/>
          </w:rPr>
          <w:instrText xml:space="preserve"> ADDIN ZOTERO_ITEM CSL_CITATION {"citationID":"vd5aSXqt","properties":{"formattedCitation":"\\super 87\\nosupersub{}","plainCitation":"87","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7F1C57" w:rsidRPr="00A427BC">
          <w:rPr>
            <w:lang w:val="en-US"/>
          </w:rPr>
          <w:fldChar w:fldCharType="separate"/>
        </w:r>
        <w:r w:rsidR="007F1C57" w:rsidRPr="00B550FA">
          <w:rPr>
            <w:vertAlign w:val="superscript"/>
            <w:lang w:val="en-US"/>
          </w:rPr>
          <w:t>87</w:t>
        </w:r>
        <w:r w:rsidR="007F1C57" w:rsidRPr="00A427BC">
          <w:rPr>
            <w:lang w:val="en-US"/>
          </w:rPr>
          <w:fldChar w:fldCharType="end"/>
        </w:r>
        <w:r w:rsidR="007F1C57" w:rsidRPr="00A427BC">
          <w:rPr>
            <w:lang w:val="en-US"/>
          </w:rPr>
          <w:t>.</w:t>
        </w:r>
      </w:moveTo>
      <w:moveToRangeEnd w:id="148"/>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2D728D73"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B9365A">
        <w:rPr>
          <w:lang w:val="en-US"/>
        </w:rPr>
        <w:instrText xml:space="preserve"> ADDIN ZOTERO_ITEM CSL_CITATION {"citationID":"Cf0uvXAz","properties":{"formattedCitation":"\\super 83\\nosupersub{}","plainCitation":"83","noteIndex":0},"citationItems":[{"id":"w1ebjM1v/LkWHJ55g","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B9365A" w:rsidRPr="00B9365A">
        <w:rPr>
          <w:vertAlign w:val="superscript"/>
          <w:lang w:val="en-US"/>
          <w:rPrChange w:id="150" w:author="Virginia Anne Nichols" w:date="2025-05-14T10:38:00Z" w16du:dateUtc="2025-05-14T08:38:00Z">
            <w:rPr>
              <w:vertAlign w:val="superscript"/>
            </w:rPr>
          </w:rPrChange>
        </w:rPr>
        <w:t>83</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del w:id="151" w:author="Virginia Anne Nichols" w:date="2025-05-14T11:01:00Z" w16du:dateUtc="2025-05-14T09:01:00Z">
        <w:r w:rsidR="004777A7" w:rsidRPr="00A427BC" w:rsidDel="007F1C57">
          <w:rPr>
            <w:lang w:val="en-US"/>
          </w:rPr>
          <w:delText xml:space="preserve">Policy work has shown that the </w:delText>
        </w:r>
        <w:r w:rsidR="004777A7" w:rsidRPr="00A427BC" w:rsidDel="007F1C57">
          <w:rPr>
            <w:lang w:val="en-US"/>
          </w:rPr>
          <w:lastRenderedPageBreak/>
          <w:delText>broader the set of framings available, the greater the possibility for more equitable solutions</w:delText>
        </w:r>
        <w:r w:rsidR="004777A7" w:rsidRPr="00A427BC" w:rsidDel="007F1C57">
          <w:rPr>
            <w:lang w:val="en-US"/>
          </w:rPr>
          <w:fldChar w:fldCharType="begin"/>
        </w:r>
        <w:r w:rsidR="00B9365A" w:rsidDel="007F1C57">
          <w:rPr>
            <w:lang w:val="en-US"/>
          </w:rPr>
          <w:delInstrText xml:space="preserve"> ADDIN ZOTERO_ITEM CSL_CITATION {"citationID":"ZlejrkSf","properties":{"formattedCitation":"\\super 84\\nosupersub{}","plainCitation":"84","noteIndex":0},"citationItems":[{"id":"w1ebjM1v/8LgIOUa7","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delInstrText>
        </w:r>
        <w:r w:rsidR="004777A7" w:rsidRPr="00A427BC" w:rsidDel="007F1C57">
          <w:rPr>
            <w:lang w:val="en-US"/>
          </w:rPr>
          <w:fldChar w:fldCharType="separate"/>
        </w:r>
        <w:r w:rsidR="00B9365A" w:rsidRPr="00B9365A" w:rsidDel="007F1C57">
          <w:rPr>
            <w:vertAlign w:val="superscript"/>
            <w:lang w:val="en-US"/>
            <w:rPrChange w:id="152" w:author="Virginia Anne Nichols" w:date="2025-05-14T10:38:00Z" w16du:dateUtc="2025-05-14T08:38:00Z">
              <w:rPr>
                <w:vertAlign w:val="superscript"/>
              </w:rPr>
            </w:rPrChange>
          </w:rPr>
          <w:delText>84</w:delText>
        </w:r>
        <w:r w:rsidR="004777A7" w:rsidRPr="00A427BC" w:rsidDel="007F1C57">
          <w:rPr>
            <w:lang w:val="en-US"/>
          </w:rPr>
          <w:fldChar w:fldCharType="end"/>
        </w:r>
        <w:r w:rsidR="00027A60" w:rsidRPr="00A427BC" w:rsidDel="007F1C57">
          <w:rPr>
            <w:lang w:val="en-US"/>
          </w:rPr>
          <w:delText xml:space="preserve">. </w:delText>
        </w:r>
      </w:del>
      <w:ins w:id="153" w:author="Virginia Anne Nichols" w:date="2025-05-14T10:58:00Z" w16du:dateUtc="2025-05-14T08:58:00Z">
        <w:r w:rsidR="00E94408">
          <w:rPr>
            <w:lang w:val="en-US"/>
          </w:rPr>
          <w:t xml:space="preserve">Practical Farmers of Iowa members explicitly highlight the organization’s diversity in viewpoints as </w:t>
        </w:r>
      </w:ins>
      <w:ins w:id="154" w:author="Virginia Anne Nichols" w:date="2025-05-14T11:00:00Z" w16du:dateUtc="2025-05-14T09:00:00Z">
        <w:r w:rsidR="00E94408">
          <w:rPr>
            <w:lang w:val="en-US"/>
          </w:rPr>
          <w:t xml:space="preserve">a distinguishing feature of the organization, </w:t>
        </w:r>
      </w:ins>
      <w:ins w:id="155" w:author="Virginia Anne Nichols" w:date="2025-05-14T11:01:00Z" w16du:dateUtc="2025-05-14T09:01:00Z">
        <w:r w:rsidR="00E94408">
          <w:rPr>
            <w:lang w:val="en-US"/>
          </w:rPr>
          <w:t>and that this fosters trust in the information provided</w:t>
        </w:r>
      </w:ins>
      <w:ins w:id="156" w:author="Virginia Anne Nichols" w:date="2025-05-14T11:02:00Z" w16du:dateUtc="2025-05-14T09:02:00Z">
        <w:r w:rsidR="007F1C57">
          <w:rPr>
            <w:lang w:val="en-US"/>
          </w:rPr>
          <w:t xml:space="preserve"> by Practical Farmers’ programming</w:t>
        </w:r>
      </w:ins>
      <w:r w:rsidR="00E94408">
        <w:rPr>
          <w:lang w:val="en-US"/>
        </w:rPr>
        <w:fldChar w:fldCharType="begin"/>
      </w:r>
      <w:r w:rsidR="00E94408">
        <w:rPr>
          <w:lang w:val="en-US"/>
        </w:rPr>
        <w:instrText xml:space="preserve"> ADDIN ZOTERO_ITEM CSL_CITATION {"citationID":"5gRfjJCr","properties":{"formattedCitation":"\\super 85,86\\nosupersub{}","plainCitation":"85,86","noteIndex":0},"citationItems":[{"id":1668,"uris":["http://zotero.org/users/3599437/items/89HGMJCV"],"itemData":{"id":1668,"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E94408">
        <w:rPr>
          <w:lang w:val="en-US"/>
        </w:rPr>
        <w:fldChar w:fldCharType="separate"/>
      </w:r>
      <w:r w:rsidR="00E94408" w:rsidRPr="00E94408">
        <w:rPr>
          <w:vertAlign w:val="superscript"/>
          <w:lang w:val="en-US"/>
          <w:rPrChange w:id="157" w:author="Virginia Anne Nichols" w:date="2025-05-14T11:00:00Z" w16du:dateUtc="2025-05-14T09:00:00Z">
            <w:rPr>
              <w:vertAlign w:val="superscript"/>
            </w:rPr>
          </w:rPrChange>
        </w:rPr>
        <w:t>85,86</w:t>
      </w:r>
      <w:r w:rsidR="00E94408">
        <w:rPr>
          <w:lang w:val="en-US"/>
        </w:rPr>
        <w:fldChar w:fldCharType="end"/>
      </w:r>
      <w:ins w:id="158" w:author="Virginia Anne Nichols" w:date="2025-05-14T11:00:00Z" w16du:dateUtc="2025-05-14T09:00:00Z">
        <w:r w:rsidR="00E94408">
          <w:rPr>
            <w:lang w:val="en-US"/>
          </w:rPr>
          <w:t>.</w:t>
        </w:r>
      </w:ins>
      <w:ins w:id="159" w:author="Virginia Anne Nichols" w:date="2025-05-14T10:59:00Z" w16du:dateUtc="2025-05-14T08:59:00Z">
        <w:r w:rsidR="00E94408">
          <w:rPr>
            <w:lang w:val="en-US"/>
          </w:rPr>
          <w:t xml:space="preserve"> </w:t>
        </w:r>
      </w:ins>
      <w:moveFromRangeStart w:id="160" w:author="Virginia Anne Nichols" w:date="2025-05-14T11:03:00Z" w:name="move198113001"/>
      <w:moveFrom w:id="161" w:author="Virginia Anne Nichols" w:date="2025-05-14T11:03:00Z" w16du:dateUtc="2025-05-14T09:03:00Z">
        <w:r w:rsidR="007E6D0D" w:rsidRPr="00A427BC" w:rsidDel="007F1C57">
          <w:rPr>
            <w:lang w:val="en-US"/>
          </w:rPr>
          <w:t xml:space="preserve">It follows that </w:t>
        </w:r>
        <w:r w:rsidR="00CC1B30" w:rsidRPr="00A427BC" w:rsidDel="007F1C57">
          <w:rPr>
            <w:lang w:val="en-US"/>
          </w:rPr>
          <w:t xml:space="preserve">supporting </w:t>
        </w:r>
        <w:r w:rsidR="007E6D0D" w:rsidRPr="00A427BC" w:rsidDel="007F1C57">
          <w:rPr>
            <w:lang w:val="en-US"/>
          </w:rPr>
          <w:t>diversity in agricultural scientists is a necessary corollary</w:t>
        </w:r>
        <w:r w:rsidR="00CC1B30" w:rsidRPr="00A427BC" w:rsidDel="007F1C57">
          <w:rPr>
            <w:lang w:val="en-US"/>
          </w:rPr>
          <w:fldChar w:fldCharType="begin"/>
        </w:r>
        <w:r w:rsidR="00E94408" w:rsidDel="007F1C57">
          <w:rPr>
            <w:lang w:val="en-US"/>
          </w:rPr>
          <w:instrText xml:space="preserve"> ADDIN ZOTERO_ITEM CSL_CITATION {"citationID":"vd5aSXqt","properties":{"formattedCitation":"\\super 87\\nosupersub{}","plainCitation":"87","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sidDel="007F1C57">
          <w:rPr>
            <w:lang w:val="en-US"/>
          </w:rPr>
          <w:fldChar w:fldCharType="separate"/>
        </w:r>
        <w:r w:rsidR="00E94408" w:rsidRPr="00E94408" w:rsidDel="007F1C57">
          <w:rPr>
            <w:vertAlign w:val="superscript"/>
            <w:lang w:val="en-US"/>
            <w:rPrChange w:id="162" w:author="Virginia Anne Nichols" w:date="2025-05-14T11:00:00Z" w16du:dateUtc="2025-05-14T09:00:00Z">
              <w:rPr>
                <w:vertAlign w:val="superscript"/>
              </w:rPr>
            </w:rPrChange>
          </w:rPr>
          <w:t>87</w:t>
        </w:r>
        <w:r w:rsidR="00CC1B30" w:rsidRPr="00A427BC" w:rsidDel="007F1C57">
          <w:rPr>
            <w:lang w:val="en-US"/>
          </w:rPr>
          <w:fldChar w:fldCharType="end"/>
        </w:r>
        <w:r w:rsidR="007E6D0D" w:rsidRPr="00A427BC" w:rsidDel="007F1C57">
          <w:rPr>
            <w:lang w:val="en-US"/>
          </w:rPr>
          <w:t xml:space="preserve">. </w:t>
        </w:r>
      </w:moveFrom>
      <w:moveFromRangeEnd w:id="160"/>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416CF3D8" w:rsidR="00191CB0" w:rsidRPr="00A427BC" w:rsidRDefault="0075535E" w:rsidP="00832084">
      <w:pPr>
        <w:rPr>
          <w:lang w:val="en-US"/>
        </w:rPr>
      </w:pPr>
      <w:del w:id="163" w:author="Virginia Anne Nichols" w:date="2025-05-14T10:44:00Z" w16du:dateUtc="2025-05-14T08:44:00Z">
        <w:r w:rsidRPr="00A427BC" w:rsidDel="00BA3457">
          <w:rPr>
            <w:shd w:val="clear" w:color="auto" w:fill="FFFFFF"/>
            <w:lang w:val="en-US"/>
          </w:rPr>
          <w:delText xml:space="preserve">For agricultural researchers, engaging with </w:delText>
        </w:r>
        <w:r w:rsidRPr="00A427BC" w:rsidDel="00BA3457">
          <w:rPr>
            <w:lang w:val="en-US"/>
          </w:rPr>
          <w:delText xml:space="preserve">Data Feminism need not be overwhelming nor demand world changing activities; it simply asks that one reflect on power disparities and values embedded in their research. </w:delText>
        </w:r>
      </w:del>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ins w:id="164" w:author="Virginia Anne Nichols" w:date="2025-05-14T10:44:00Z" w16du:dateUtc="2025-05-14T08:44:00Z">
        <w:r w:rsidR="00BA3457">
          <w:rPr>
            <w:shd w:val="clear" w:color="auto" w:fill="FFFFFF"/>
            <w:lang w:val="en-US"/>
          </w:rPr>
          <w:t>I</w:t>
        </w:r>
        <w:r w:rsidR="00BA3457">
          <w:rPr>
            <w:lang w:val="en-US"/>
          </w:rPr>
          <w:t xml:space="preserve">n this Perspective we support this thesis with examples including (1) how the Iowa Nitrogen Initiative is dissolving the traditional extension model of scientist as creator of information and farmer as passive consumer and as a result is providing better fertilizer recommendations, reaching more farmers, and producing novel scientific insights; (2) how by valuing reciprocity researchers have engaged new participants in conservation activities; and (3) that by explicitly recognizing, valuing and prioritizing diversity in framings Practical Farmers of Iowa provides its members with information that is viewed as more valuable and trustworthy compared to other sources of information, has a growing membership that is currently larger than the major commodity farming groups, and is contributing to unique on-farm research-derived insights. </w:t>
        </w:r>
        <w:r w:rsidR="00BA3457" w:rsidRPr="00A427BC">
          <w:rPr>
            <w:shd w:val="clear" w:color="auto" w:fill="FFFFFF"/>
            <w:lang w:val="en-US"/>
          </w:rPr>
          <w:t xml:space="preserve">For agricultural researchers, engaging with </w:t>
        </w:r>
        <w:r w:rsidR="00BA3457" w:rsidRPr="00A427BC">
          <w:rPr>
            <w:lang w:val="en-US"/>
          </w:rPr>
          <w:t xml:space="preserve">Data Feminism need not be overwhelming nor demand world changing activities; it simply asks that one reflect on power disparities and values embedded in their research. </w:t>
        </w:r>
      </w:ins>
      <w:r w:rsidR="00810A3C" w:rsidRPr="00A427BC">
        <w:rPr>
          <w:lang w:val="en-US"/>
        </w:rPr>
        <w:t xml:space="preserve">We hope this </w:t>
      </w:r>
      <w:r w:rsidR="001357A2" w:rsidRPr="00A427BC">
        <w:rPr>
          <w:lang w:val="en-US"/>
        </w:rPr>
        <w:t>p</w:t>
      </w:r>
      <w:r w:rsidR="00810A3C" w:rsidRPr="00A427BC">
        <w:rPr>
          <w:lang w:val="en-US"/>
        </w:rPr>
        <w:t>erspective demonstrates both the worthiness and feasibility of such pursuits.</w:t>
      </w: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65"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65"/>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166" w:name="_Hlk181618138"/>
      <w:r w:rsidR="009726FD" w:rsidRPr="00CC647C">
        <w:rPr>
          <w:i/>
          <w:iCs/>
          <w:lang w:val="en-US"/>
        </w:rPr>
        <w:t>Nichols, V. (2024) https://BioRender.com/m69i249</w:t>
      </w:r>
      <w:bookmarkEnd w:id="166"/>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lastRenderedPageBreak/>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analysed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500FD2AC" w14:textId="77777777" w:rsidR="00E94408" w:rsidRPr="00E94408" w:rsidRDefault="0030076E" w:rsidP="00E94408">
      <w:pPr>
        <w:pStyle w:val="Bibliography"/>
        <w:rPr>
          <w:lang w:val="en-US"/>
          <w:rPrChange w:id="167" w:author="Virginia Anne Nichols" w:date="2025-05-14T11:00:00Z" w16du:dateUtc="2025-05-14T09:00:00Z">
            <w:rPr/>
          </w:rPrChange>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E94408" w:rsidRPr="00E94408">
        <w:rPr>
          <w:lang w:val="en-US"/>
          <w:rPrChange w:id="168" w:author="Virginia Anne Nichols" w:date="2025-05-14T11:00:00Z" w16du:dateUtc="2025-05-14T09:00:00Z">
            <w:rPr/>
          </w:rPrChange>
        </w:rPr>
        <w:t>1.</w:t>
      </w:r>
      <w:r w:rsidR="00E94408" w:rsidRPr="00E94408">
        <w:rPr>
          <w:lang w:val="en-US"/>
          <w:rPrChange w:id="169" w:author="Virginia Anne Nichols" w:date="2025-05-14T11:00:00Z" w16du:dateUtc="2025-05-14T09:00:00Z">
            <w:rPr/>
          </w:rPrChange>
        </w:rPr>
        <w:tab/>
        <w:t xml:space="preserve">Isett, C. &amp; Miller, S. </w:t>
      </w:r>
      <w:r w:rsidR="00E94408" w:rsidRPr="00E94408">
        <w:rPr>
          <w:i/>
          <w:iCs/>
          <w:lang w:val="en-US"/>
          <w:rPrChange w:id="170" w:author="Virginia Anne Nichols" w:date="2025-05-14T11:00:00Z" w16du:dateUtc="2025-05-14T09:00:00Z">
            <w:rPr>
              <w:i/>
              <w:iCs/>
            </w:rPr>
          </w:rPrChange>
        </w:rPr>
        <w:t>The Social History of Agriculture: From the Origins to the Current Crisis</w:t>
      </w:r>
      <w:r w:rsidR="00E94408" w:rsidRPr="00E94408">
        <w:rPr>
          <w:lang w:val="en-US"/>
          <w:rPrChange w:id="171" w:author="Virginia Anne Nichols" w:date="2025-05-14T11:00:00Z" w16du:dateUtc="2025-05-14T09:00:00Z">
            <w:rPr/>
          </w:rPrChange>
        </w:rPr>
        <w:t>. (Rowman &amp; Littlefield, 2016).</w:t>
      </w:r>
    </w:p>
    <w:p w14:paraId="0A11F09F" w14:textId="77777777" w:rsidR="00E94408" w:rsidRPr="00E94408" w:rsidRDefault="00E94408" w:rsidP="00E94408">
      <w:pPr>
        <w:pStyle w:val="Bibliography"/>
        <w:rPr>
          <w:lang w:val="en-US"/>
          <w:rPrChange w:id="172" w:author="Virginia Anne Nichols" w:date="2025-05-14T11:00:00Z" w16du:dateUtc="2025-05-14T09:00:00Z">
            <w:rPr/>
          </w:rPrChange>
        </w:rPr>
      </w:pPr>
      <w:r w:rsidRPr="00E94408">
        <w:rPr>
          <w:lang w:val="en-US"/>
          <w:rPrChange w:id="173" w:author="Virginia Anne Nichols" w:date="2025-05-14T11:00:00Z" w16du:dateUtc="2025-05-14T09:00:00Z">
            <w:rPr/>
          </w:rPrChange>
        </w:rPr>
        <w:t>2.</w:t>
      </w:r>
      <w:r w:rsidRPr="00E94408">
        <w:rPr>
          <w:lang w:val="en-US"/>
          <w:rPrChange w:id="174" w:author="Virginia Anne Nichols" w:date="2025-05-14T11:00:00Z" w16du:dateUtc="2025-05-14T09:00:00Z">
            <w:rPr/>
          </w:rPrChange>
        </w:rPr>
        <w:tab/>
        <w:t xml:space="preserve">Scott, J. C. </w:t>
      </w:r>
      <w:r w:rsidRPr="00E94408">
        <w:rPr>
          <w:i/>
          <w:iCs/>
          <w:lang w:val="en-US"/>
          <w:rPrChange w:id="175" w:author="Virginia Anne Nichols" w:date="2025-05-14T11:00:00Z" w16du:dateUtc="2025-05-14T09:00:00Z">
            <w:rPr>
              <w:i/>
              <w:iCs/>
            </w:rPr>
          </w:rPrChange>
        </w:rPr>
        <w:t>Against the Grain: A Deep History of the Earliest States</w:t>
      </w:r>
      <w:r w:rsidRPr="00E94408">
        <w:rPr>
          <w:lang w:val="en-US"/>
          <w:rPrChange w:id="176" w:author="Virginia Anne Nichols" w:date="2025-05-14T11:00:00Z" w16du:dateUtc="2025-05-14T09:00:00Z">
            <w:rPr/>
          </w:rPrChange>
        </w:rPr>
        <w:t>. (Yale University Press, 2017).</w:t>
      </w:r>
    </w:p>
    <w:p w14:paraId="6D48B8F5" w14:textId="77777777" w:rsidR="00E94408" w:rsidRPr="00E94408" w:rsidRDefault="00E94408" w:rsidP="00E94408">
      <w:pPr>
        <w:pStyle w:val="Bibliography"/>
        <w:rPr>
          <w:lang w:val="en-US"/>
          <w:rPrChange w:id="177" w:author="Virginia Anne Nichols" w:date="2025-05-14T11:00:00Z" w16du:dateUtc="2025-05-14T09:00:00Z">
            <w:rPr/>
          </w:rPrChange>
        </w:rPr>
      </w:pPr>
      <w:r w:rsidRPr="00E94408">
        <w:rPr>
          <w:lang w:val="en-US"/>
          <w:rPrChange w:id="178" w:author="Virginia Anne Nichols" w:date="2025-05-14T11:00:00Z" w16du:dateUtc="2025-05-14T09:00:00Z">
            <w:rPr/>
          </w:rPrChange>
        </w:rPr>
        <w:t>3.</w:t>
      </w:r>
      <w:r w:rsidRPr="00E94408">
        <w:rPr>
          <w:lang w:val="en-US"/>
          <w:rPrChange w:id="179" w:author="Virginia Anne Nichols" w:date="2025-05-14T11:00:00Z" w16du:dateUtc="2025-05-14T09:00:00Z">
            <w:rPr/>
          </w:rPrChange>
        </w:rPr>
        <w:tab/>
        <w:t xml:space="preserve">Dencik, L., Hintz, A., Redden, J. &amp; Treré, E. Exploring Data Justice: Conceptions, Applications and Directions. </w:t>
      </w:r>
      <w:r w:rsidRPr="00E94408">
        <w:rPr>
          <w:i/>
          <w:iCs/>
          <w:lang w:val="en-US"/>
          <w:rPrChange w:id="180" w:author="Virginia Anne Nichols" w:date="2025-05-14T11:00:00Z" w16du:dateUtc="2025-05-14T09:00:00Z">
            <w:rPr>
              <w:i/>
              <w:iCs/>
            </w:rPr>
          </w:rPrChange>
        </w:rPr>
        <w:t>Inf. Commun. Soc.</w:t>
      </w:r>
      <w:r w:rsidRPr="00E94408">
        <w:rPr>
          <w:lang w:val="en-US"/>
          <w:rPrChange w:id="181" w:author="Virginia Anne Nichols" w:date="2025-05-14T11:00:00Z" w16du:dateUtc="2025-05-14T09:00:00Z">
            <w:rPr/>
          </w:rPrChange>
        </w:rPr>
        <w:t xml:space="preserve"> </w:t>
      </w:r>
      <w:r w:rsidRPr="00E94408">
        <w:rPr>
          <w:b/>
          <w:bCs/>
          <w:lang w:val="en-US"/>
          <w:rPrChange w:id="182" w:author="Virginia Anne Nichols" w:date="2025-05-14T11:00:00Z" w16du:dateUtc="2025-05-14T09:00:00Z">
            <w:rPr>
              <w:b/>
              <w:bCs/>
            </w:rPr>
          </w:rPrChange>
        </w:rPr>
        <w:t>22</w:t>
      </w:r>
      <w:r w:rsidRPr="00E94408">
        <w:rPr>
          <w:lang w:val="en-US"/>
          <w:rPrChange w:id="183" w:author="Virginia Anne Nichols" w:date="2025-05-14T11:00:00Z" w16du:dateUtc="2025-05-14T09:00:00Z">
            <w:rPr/>
          </w:rPrChange>
        </w:rPr>
        <w:t>, 873–881 (2019).</w:t>
      </w:r>
    </w:p>
    <w:p w14:paraId="19EC8DDC" w14:textId="77777777" w:rsidR="00E94408" w:rsidRPr="00E94408" w:rsidRDefault="00E94408" w:rsidP="00E94408">
      <w:pPr>
        <w:pStyle w:val="Bibliography"/>
        <w:rPr>
          <w:lang w:val="en-US"/>
          <w:rPrChange w:id="184" w:author="Virginia Anne Nichols" w:date="2025-05-14T11:00:00Z" w16du:dateUtc="2025-05-14T09:00:00Z">
            <w:rPr/>
          </w:rPrChange>
        </w:rPr>
      </w:pPr>
      <w:r w:rsidRPr="00E94408">
        <w:rPr>
          <w:lang w:val="en-US"/>
          <w:rPrChange w:id="185" w:author="Virginia Anne Nichols" w:date="2025-05-14T11:00:00Z" w16du:dateUtc="2025-05-14T09:00:00Z">
            <w:rPr/>
          </w:rPrChange>
        </w:rPr>
        <w:t>4.</w:t>
      </w:r>
      <w:r w:rsidRPr="00E94408">
        <w:rPr>
          <w:lang w:val="en-US"/>
          <w:rPrChange w:id="186" w:author="Virginia Anne Nichols" w:date="2025-05-14T11:00:00Z" w16du:dateUtc="2025-05-14T09:00:00Z">
            <w:rPr/>
          </w:rPrChange>
        </w:rPr>
        <w:tab/>
        <w:t xml:space="preserve">Iliadis, A. &amp; Russo, F. Critical data studies: An introduction. </w:t>
      </w:r>
      <w:r w:rsidRPr="00E94408">
        <w:rPr>
          <w:i/>
          <w:iCs/>
          <w:lang w:val="en-US"/>
          <w:rPrChange w:id="187" w:author="Virginia Anne Nichols" w:date="2025-05-14T11:00:00Z" w16du:dateUtc="2025-05-14T09:00:00Z">
            <w:rPr>
              <w:i/>
              <w:iCs/>
            </w:rPr>
          </w:rPrChange>
        </w:rPr>
        <w:t>Big Data Soc.</w:t>
      </w:r>
      <w:r w:rsidRPr="00E94408">
        <w:rPr>
          <w:lang w:val="en-US"/>
          <w:rPrChange w:id="188" w:author="Virginia Anne Nichols" w:date="2025-05-14T11:00:00Z" w16du:dateUtc="2025-05-14T09:00:00Z">
            <w:rPr/>
          </w:rPrChange>
        </w:rPr>
        <w:t xml:space="preserve"> </w:t>
      </w:r>
      <w:r w:rsidRPr="00E94408">
        <w:rPr>
          <w:b/>
          <w:bCs/>
          <w:lang w:val="en-US"/>
          <w:rPrChange w:id="189" w:author="Virginia Anne Nichols" w:date="2025-05-14T11:00:00Z" w16du:dateUtc="2025-05-14T09:00:00Z">
            <w:rPr>
              <w:b/>
              <w:bCs/>
            </w:rPr>
          </w:rPrChange>
        </w:rPr>
        <w:t>3</w:t>
      </w:r>
      <w:r w:rsidRPr="00E94408">
        <w:rPr>
          <w:lang w:val="en-US"/>
          <w:rPrChange w:id="190" w:author="Virginia Anne Nichols" w:date="2025-05-14T11:00:00Z" w16du:dateUtc="2025-05-14T09:00:00Z">
            <w:rPr/>
          </w:rPrChange>
        </w:rPr>
        <w:t>, 2053951716674238 (2016).</w:t>
      </w:r>
    </w:p>
    <w:p w14:paraId="230AF855" w14:textId="77777777" w:rsidR="00E94408" w:rsidRPr="00E94408" w:rsidRDefault="00E94408" w:rsidP="00E94408">
      <w:pPr>
        <w:pStyle w:val="Bibliography"/>
        <w:rPr>
          <w:lang w:val="en-US"/>
          <w:rPrChange w:id="191" w:author="Virginia Anne Nichols" w:date="2025-05-14T11:00:00Z" w16du:dateUtc="2025-05-14T09:00:00Z">
            <w:rPr/>
          </w:rPrChange>
        </w:rPr>
      </w:pPr>
      <w:r w:rsidRPr="00E94408">
        <w:rPr>
          <w:lang w:val="en-US"/>
          <w:rPrChange w:id="192" w:author="Virginia Anne Nichols" w:date="2025-05-14T11:00:00Z" w16du:dateUtc="2025-05-14T09:00:00Z">
            <w:rPr/>
          </w:rPrChange>
        </w:rPr>
        <w:t>5.</w:t>
      </w:r>
      <w:r w:rsidRPr="00E94408">
        <w:rPr>
          <w:lang w:val="en-US"/>
          <w:rPrChange w:id="193" w:author="Virginia Anne Nichols" w:date="2025-05-14T11:00:00Z" w16du:dateUtc="2025-05-14T09:00:00Z">
            <w:rPr/>
          </w:rPrChange>
        </w:rPr>
        <w:tab/>
        <w:t xml:space="preserve">Diakopoulos, N. Algorithmic Accountability: Journalistic investigation of computational power structures. </w:t>
      </w:r>
      <w:r w:rsidRPr="00E94408">
        <w:rPr>
          <w:i/>
          <w:iCs/>
          <w:lang w:val="en-US"/>
          <w:rPrChange w:id="194" w:author="Virginia Anne Nichols" w:date="2025-05-14T11:00:00Z" w16du:dateUtc="2025-05-14T09:00:00Z">
            <w:rPr>
              <w:i/>
              <w:iCs/>
            </w:rPr>
          </w:rPrChange>
        </w:rPr>
        <w:t>Digit. Journal.</w:t>
      </w:r>
      <w:r w:rsidRPr="00E94408">
        <w:rPr>
          <w:lang w:val="en-US"/>
          <w:rPrChange w:id="195" w:author="Virginia Anne Nichols" w:date="2025-05-14T11:00:00Z" w16du:dateUtc="2025-05-14T09:00:00Z">
            <w:rPr/>
          </w:rPrChange>
        </w:rPr>
        <w:t xml:space="preserve"> </w:t>
      </w:r>
      <w:r w:rsidRPr="00E94408">
        <w:rPr>
          <w:b/>
          <w:bCs/>
          <w:lang w:val="en-US"/>
          <w:rPrChange w:id="196" w:author="Virginia Anne Nichols" w:date="2025-05-14T11:00:00Z" w16du:dateUtc="2025-05-14T09:00:00Z">
            <w:rPr>
              <w:b/>
              <w:bCs/>
            </w:rPr>
          </w:rPrChange>
        </w:rPr>
        <w:t>3</w:t>
      </w:r>
      <w:r w:rsidRPr="00E94408">
        <w:rPr>
          <w:lang w:val="en-US"/>
          <w:rPrChange w:id="197" w:author="Virginia Anne Nichols" w:date="2025-05-14T11:00:00Z" w16du:dateUtc="2025-05-14T09:00:00Z">
            <w:rPr/>
          </w:rPrChange>
        </w:rPr>
        <w:t>, 398–415 (2015).</w:t>
      </w:r>
    </w:p>
    <w:p w14:paraId="76E58C53" w14:textId="77777777" w:rsidR="00E94408" w:rsidRPr="00E94408" w:rsidRDefault="00E94408" w:rsidP="00E94408">
      <w:pPr>
        <w:pStyle w:val="Bibliography"/>
        <w:rPr>
          <w:lang w:val="en-US"/>
          <w:rPrChange w:id="198" w:author="Virginia Anne Nichols" w:date="2025-05-14T11:00:00Z" w16du:dateUtc="2025-05-14T09:00:00Z">
            <w:rPr/>
          </w:rPrChange>
        </w:rPr>
      </w:pPr>
      <w:r w:rsidRPr="00E94408">
        <w:rPr>
          <w:lang w:val="en-US"/>
          <w:rPrChange w:id="199" w:author="Virginia Anne Nichols" w:date="2025-05-14T11:00:00Z" w16du:dateUtc="2025-05-14T09:00:00Z">
            <w:rPr/>
          </w:rPrChange>
        </w:rPr>
        <w:t>6.</w:t>
      </w:r>
      <w:r w:rsidRPr="00E94408">
        <w:rPr>
          <w:lang w:val="en-US"/>
          <w:rPrChange w:id="200" w:author="Virginia Anne Nichols" w:date="2025-05-14T11:00:00Z" w16du:dateUtc="2025-05-14T09:00:00Z">
            <w:rPr/>
          </w:rPrChange>
        </w:rPr>
        <w:tab/>
        <w:t xml:space="preserve">Couldry, N. &amp; Mejias, U. A. The decolonial turn in data and technology research: what is at stake and where is it heading? </w:t>
      </w:r>
      <w:r w:rsidRPr="00E94408">
        <w:rPr>
          <w:i/>
          <w:iCs/>
          <w:lang w:val="en-US"/>
          <w:rPrChange w:id="201" w:author="Virginia Anne Nichols" w:date="2025-05-14T11:00:00Z" w16du:dateUtc="2025-05-14T09:00:00Z">
            <w:rPr>
              <w:i/>
              <w:iCs/>
            </w:rPr>
          </w:rPrChange>
        </w:rPr>
        <w:t>Inf. Commun. Soc.</w:t>
      </w:r>
      <w:r w:rsidRPr="00E94408">
        <w:rPr>
          <w:lang w:val="en-US"/>
          <w:rPrChange w:id="202" w:author="Virginia Anne Nichols" w:date="2025-05-14T11:00:00Z" w16du:dateUtc="2025-05-14T09:00:00Z">
            <w:rPr/>
          </w:rPrChange>
        </w:rPr>
        <w:t xml:space="preserve"> </w:t>
      </w:r>
      <w:r w:rsidRPr="00E94408">
        <w:rPr>
          <w:b/>
          <w:bCs/>
          <w:lang w:val="en-US"/>
          <w:rPrChange w:id="203" w:author="Virginia Anne Nichols" w:date="2025-05-14T11:00:00Z" w16du:dateUtc="2025-05-14T09:00:00Z">
            <w:rPr>
              <w:b/>
              <w:bCs/>
            </w:rPr>
          </w:rPrChange>
        </w:rPr>
        <w:t>26</w:t>
      </w:r>
      <w:r w:rsidRPr="00E94408">
        <w:rPr>
          <w:lang w:val="en-US"/>
          <w:rPrChange w:id="204" w:author="Virginia Anne Nichols" w:date="2025-05-14T11:00:00Z" w16du:dateUtc="2025-05-14T09:00:00Z">
            <w:rPr/>
          </w:rPrChange>
        </w:rPr>
        <w:t>, 786–802 (2023).</w:t>
      </w:r>
    </w:p>
    <w:p w14:paraId="5F4535E0" w14:textId="77777777" w:rsidR="00E94408" w:rsidRPr="00E94408" w:rsidRDefault="00E94408" w:rsidP="00E94408">
      <w:pPr>
        <w:pStyle w:val="Bibliography"/>
        <w:rPr>
          <w:lang w:val="en-US"/>
          <w:rPrChange w:id="205" w:author="Virginia Anne Nichols" w:date="2025-05-14T11:00:00Z" w16du:dateUtc="2025-05-14T09:00:00Z">
            <w:rPr/>
          </w:rPrChange>
        </w:rPr>
      </w:pPr>
      <w:r w:rsidRPr="00E94408">
        <w:rPr>
          <w:lang w:val="en-US"/>
          <w:rPrChange w:id="206" w:author="Virginia Anne Nichols" w:date="2025-05-14T11:00:00Z" w16du:dateUtc="2025-05-14T09:00:00Z">
            <w:rPr/>
          </w:rPrChange>
        </w:rPr>
        <w:t>7.</w:t>
      </w:r>
      <w:r w:rsidRPr="00E94408">
        <w:rPr>
          <w:lang w:val="en-US"/>
          <w:rPrChange w:id="207" w:author="Virginia Anne Nichols" w:date="2025-05-14T11:00:00Z" w16du:dateUtc="2025-05-14T09:00:00Z">
            <w:rPr/>
          </w:rPrChange>
        </w:rPr>
        <w:tab/>
        <w:t xml:space="preserve">Ryan, A. B. Post-Positivist Approaches to Research. in </w:t>
      </w:r>
      <w:r w:rsidRPr="00E94408">
        <w:rPr>
          <w:i/>
          <w:iCs/>
          <w:lang w:val="en-US"/>
          <w:rPrChange w:id="208" w:author="Virginia Anne Nichols" w:date="2025-05-14T11:00:00Z" w16du:dateUtc="2025-05-14T09:00:00Z">
            <w:rPr>
              <w:i/>
              <w:iCs/>
            </w:rPr>
          </w:rPrChange>
        </w:rPr>
        <w:t>Researching and Writing your Thesis: a guide for postgraduate students</w:t>
      </w:r>
      <w:r w:rsidRPr="00E94408">
        <w:rPr>
          <w:lang w:val="en-US"/>
          <w:rPrChange w:id="209" w:author="Virginia Anne Nichols" w:date="2025-05-14T11:00:00Z" w16du:dateUtc="2025-05-14T09:00:00Z">
            <w:rPr/>
          </w:rPrChange>
        </w:rPr>
        <w:t xml:space="preserve"> (eds. Antonesa, M. et al.) 12–26 (MACE: Maynooth Adult and Community Education, 2006).</w:t>
      </w:r>
    </w:p>
    <w:p w14:paraId="7D30B79A" w14:textId="77777777" w:rsidR="00E94408" w:rsidRPr="00E94408" w:rsidRDefault="00E94408" w:rsidP="00E94408">
      <w:pPr>
        <w:pStyle w:val="Bibliography"/>
        <w:rPr>
          <w:lang w:val="en-US"/>
          <w:rPrChange w:id="210" w:author="Virginia Anne Nichols" w:date="2025-05-14T11:00:00Z" w16du:dateUtc="2025-05-14T09:00:00Z">
            <w:rPr/>
          </w:rPrChange>
        </w:rPr>
      </w:pPr>
      <w:r>
        <w:t>8.</w:t>
      </w:r>
      <w:r>
        <w:tab/>
        <w:t xml:space="preserve">Wit, M. M. de </w:t>
      </w:r>
      <w:r>
        <w:rPr>
          <w:i/>
          <w:iCs/>
        </w:rPr>
        <w:t>et al.</w:t>
      </w:r>
      <w:r>
        <w:t xml:space="preserve"> </w:t>
      </w:r>
      <w:r w:rsidRPr="00E94408">
        <w:rPr>
          <w:lang w:val="en-US"/>
          <w:rPrChange w:id="211" w:author="Virginia Anne Nichols" w:date="2025-05-14T11:00:00Z" w16du:dateUtc="2025-05-14T09:00:00Z">
            <w:rPr/>
          </w:rPrChange>
        </w:rPr>
        <w:t xml:space="preserve">Operating principles for collective scholar-activism: Early insights from the Agroecology Research-Action Collective. </w:t>
      </w:r>
      <w:r w:rsidRPr="00E94408">
        <w:rPr>
          <w:i/>
          <w:iCs/>
          <w:lang w:val="en-US"/>
          <w:rPrChange w:id="212" w:author="Virginia Anne Nichols" w:date="2025-05-14T11:00:00Z" w16du:dateUtc="2025-05-14T09:00:00Z">
            <w:rPr>
              <w:i/>
              <w:iCs/>
            </w:rPr>
          </w:rPrChange>
        </w:rPr>
        <w:t>J. Agric. Food Syst. Community Dev.</w:t>
      </w:r>
      <w:r w:rsidRPr="00E94408">
        <w:rPr>
          <w:lang w:val="en-US"/>
          <w:rPrChange w:id="213" w:author="Virginia Anne Nichols" w:date="2025-05-14T11:00:00Z" w16du:dateUtc="2025-05-14T09:00:00Z">
            <w:rPr/>
          </w:rPrChange>
        </w:rPr>
        <w:t xml:space="preserve"> </w:t>
      </w:r>
      <w:r w:rsidRPr="00E94408">
        <w:rPr>
          <w:b/>
          <w:bCs/>
          <w:lang w:val="en-US"/>
          <w:rPrChange w:id="214" w:author="Virginia Anne Nichols" w:date="2025-05-14T11:00:00Z" w16du:dateUtc="2025-05-14T09:00:00Z">
            <w:rPr>
              <w:b/>
              <w:bCs/>
            </w:rPr>
          </w:rPrChange>
        </w:rPr>
        <w:t>10</w:t>
      </w:r>
      <w:r w:rsidRPr="00E94408">
        <w:rPr>
          <w:lang w:val="en-US"/>
          <w:rPrChange w:id="215" w:author="Virginia Anne Nichols" w:date="2025-05-14T11:00:00Z" w16du:dateUtc="2025-05-14T09:00:00Z">
            <w:rPr/>
          </w:rPrChange>
        </w:rPr>
        <w:t>, 319–337 (2021).</w:t>
      </w:r>
    </w:p>
    <w:p w14:paraId="510077FE" w14:textId="77777777" w:rsidR="00E94408" w:rsidRPr="00E94408" w:rsidRDefault="00E94408" w:rsidP="00E94408">
      <w:pPr>
        <w:pStyle w:val="Bibliography"/>
        <w:rPr>
          <w:lang w:val="en-US"/>
          <w:rPrChange w:id="216" w:author="Virginia Anne Nichols" w:date="2025-05-14T11:00:00Z" w16du:dateUtc="2025-05-14T09:00:00Z">
            <w:rPr/>
          </w:rPrChange>
        </w:rPr>
      </w:pPr>
      <w:r w:rsidRPr="00E94408">
        <w:rPr>
          <w:lang w:val="en-US"/>
          <w:rPrChange w:id="217" w:author="Virginia Anne Nichols" w:date="2025-05-14T11:00:00Z" w16du:dateUtc="2025-05-14T09:00:00Z">
            <w:rPr/>
          </w:rPrChange>
        </w:rPr>
        <w:t>9.</w:t>
      </w:r>
      <w:r w:rsidRPr="00E94408">
        <w:rPr>
          <w:lang w:val="en-US"/>
          <w:rPrChange w:id="218" w:author="Virginia Anne Nichols" w:date="2025-05-14T11:00:00Z" w16du:dateUtc="2025-05-14T09:00:00Z">
            <w:rPr/>
          </w:rPrChange>
        </w:rPr>
        <w:tab/>
        <w:t xml:space="preserve">Allen, P. L. &amp; Sachs, C. E. The social side of sustainability: Class, gender and race. </w:t>
      </w:r>
      <w:r w:rsidRPr="00E94408">
        <w:rPr>
          <w:i/>
          <w:iCs/>
          <w:lang w:val="en-US"/>
          <w:rPrChange w:id="219" w:author="Virginia Anne Nichols" w:date="2025-05-14T11:00:00Z" w16du:dateUtc="2025-05-14T09:00:00Z">
            <w:rPr>
              <w:i/>
              <w:iCs/>
            </w:rPr>
          </w:rPrChange>
        </w:rPr>
        <w:t>Sci. Cult.</w:t>
      </w:r>
      <w:r w:rsidRPr="00E94408">
        <w:rPr>
          <w:lang w:val="en-US"/>
          <w:rPrChange w:id="220" w:author="Virginia Anne Nichols" w:date="2025-05-14T11:00:00Z" w16du:dateUtc="2025-05-14T09:00:00Z">
            <w:rPr/>
          </w:rPrChange>
        </w:rPr>
        <w:t xml:space="preserve"> (1991) doi:10.1080/09505439109526328.</w:t>
      </w:r>
    </w:p>
    <w:p w14:paraId="1A083E97" w14:textId="77777777" w:rsidR="00E94408" w:rsidRPr="00E94408" w:rsidRDefault="00E94408" w:rsidP="00E94408">
      <w:pPr>
        <w:pStyle w:val="Bibliography"/>
        <w:rPr>
          <w:lang w:val="en-US"/>
          <w:rPrChange w:id="221" w:author="Virginia Anne Nichols" w:date="2025-05-14T11:00:00Z" w16du:dateUtc="2025-05-14T09:00:00Z">
            <w:rPr/>
          </w:rPrChange>
        </w:rPr>
      </w:pPr>
      <w:r w:rsidRPr="00E94408">
        <w:rPr>
          <w:lang w:val="en-US"/>
          <w:rPrChange w:id="222" w:author="Virginia Anne Nichols" w:date="2025-05-14T11:00:00Z" w16du:dateUtc="2025-05-14T09:00:00Z">
            <w:rPr/>
          </w:rPrChange>
        </w:rPr>
        <w:t>10.</w:t>
      </w:r>
      <w:r w:rsidRPr="00E94408">
        <w:rPr>
          <w:lang w:val="en-US"/>
          <w:rPrChange w:id="223" w:author="Virginia Anne Nichols" w:date="2025-05-14T11:00:00Z" w16du:dateUtc="2025-05-14T09:00:00Z">
            <w:rPr/>
          </w:rPrChange>
        </w:rPr>
        <w:tab/>
        <w:t xml:space="preserve">Nicklay, J. A., Perrone, S. V. &amp; Wauters, V. M. Becoming agroecologists: A pedagogical model to support graduate student learning and practice. </w:t>
      </w:r>
      <w:r w:rsidRPr="00E94408">
        <w:rPr>
          <w:i/>
          <w:iCs/>
          <w:lang w:val="en-US"/>
          <w:rPrChange w:id="224" w:author="Virginia Anne Nichols" w:date="2025-05-14T11:00:00Z" w16du:dateUtc="2025-05-14T09:00:00Z">
            <w:rPr>
              <w:i/>
              <w:iCs/>
            </w:rPr>
          </w:rPrChange>
        </w:rPr>
        <w:t>Front. Sustain. Food Syst.</w:t>
      </w:r>
      <w:r w:rsidRPr="00E94408">
        <w:rPr>
          <w:lang w:val="en-US"/>
          <w:rPrChange w:id="225" w:author="Virginia Anne Nichols" w:date="2025-05-14T11:00:00Z" w16du:dateUtc="2025-05-14T09:00:00Z">
            <w:rPr/>
          </w:rPrChange>
        </w:rPr>
        <w:t xml:space="preserve"> </w:t>
      </w:r>
      <w:r w:rsidRPr="00E94408">
        <w:rPr>
          <w:b/>
          <w:bCs/>
          <w:lang w:val="en-US"/>
          <w:rPrChange w:id="226" w:author="Virginia Anne Nichols" w:date="2025-05-14T11:00:00Z" w16du:dateUtc="2025-05-14T09:00:00Z">
            <w:rPr>
              <w:b/>
              <w:bCs/>
            </w:rPr>
          </w:rPrChange>
        </w:rPr>
        <w:t>7</w:t>
      </w:r>
      <w:r w:rsidRPr="00E94408">
        <w:rPr>
          <w:lang w:val="en-US"/>
          <w:rPrChange w:id="227" w:author="Virginia Anne Nichols" w:date="2025-05-14T11:00:00Z" w16du:dateUtc="2025-05-14T09:00:00Z">
            <w:rPr/>
          </w:rPrChange>
        </w:rPr>
        <w:t>, (2023).</w:t>
      </w:r>
    </w:p>
    <w:p w14:paraId="4955EF3C" w14:textId="77777777" w:rsidR="00E94408" w:rsidRPr="00E94408" w:rsidRDefault="00E94408" w:rsidP="00E94408">
      <w:pPr>
        <w:pStyle w:val="Bibliography"/>
        <w:rPr>
          <w:lang w:val="en-US"/>
          <w:rPrChange w:id="228" w:author="Virginia Anne Nichols" w:date="2025-05-14T11:00:00Z" w16du:dateUtc="2025-05-14T09:00:00Z">
            <w:rPr/>
          </w:rPrChange>
        </w:rPr>
      </w:pPr>
      <w:r w:rsidRPr="00E94408">
        <w:rPr>
          <w:lang w:val="en-US"/>
          <w:rPrChange w:id="229" w:author="Virginia Anne Nichols" w:date="2025-05-14T11:00:00Z" w16du:dateUtc="2025-05-14T09:00:00Z">
            <w:rPr/>
          </w:rPrChange>
        </w:rPr>
        <w:t>11.</w:t>
      </w:r>
      <w:r w:rsidRPr="00E94408">
        <w:rPr>
          <w:lang w:val="en-US"/>
          <w:rPrChange w:id="230" w:author="Virginia Anne Nichols" w:date="2025-05-14T11:00:00Z" w16du:dateUtc="2025-05-14T09:00:00Z">
            <w:rPr/>
          </w:rPrChange>
        </w:rPr>
        <w:tab/>
        <w:t xml:space="preserve">Wezel, A. </w:t>
      </w:r>
      <w:r w:rsidRPr="00E94408">
        <w:rPr>
          <w:i/>
          <w:iCs/>
          <w:lang w:val="en-US"/>
          <w:rPrChange w:id="231" w:author="Virginia Anne Nichols" w:date="2025-05-14T11:00:00Z" w16du:dateUtc="2025-05-14T09:00:00Z">
            <w:rPr>
              <w:i/>
              <w:iCs/>
            </w:rPr>
          </w:rPrChange>
        </w:rPr>
        <w:t>et al.</w:t>
      </w:r>
      <w:r w:rsidRPr="00E94408">
        <w:rPr>
          <w:lang w:val="en-US"/>
          <w:rPrChange w:id="232" w:author="Virginia Anne Nichols" w:date="2025-05-14T11:00:00Z" w16du:dateUtc="2025-05-14T09:00:00Z">
            <w:rPr/>
          </w:rPrChange>
        </w:rPr>
        <w:t xml:space="preserve"> Agroecology as a science, a movement and a practice. A review. </w:t>
      </w:r>
      <w:r w:rsidRPr="00E94408">
        <w:rPr>
          <w:i/>
          <w:iCs/>
          <w:lang w:val="en-US"/>
          <w:rPrChange w:id="233" w:author="Virginia Anne Nichols" w:date="2025-05-14T11:00:00Z" w16du:dateUtc="2025-05-14T09:00:00Z">
            <w:rPr>
              <w:i/>
              <w:iCs/>
            </w:rPr>
          </w:rPrChange>
        </w:rPr>
        <w:t>Agron. Sustain. Dev.</w:t>
      </w:r>
      <w:r w:rsidRPr="00E94408">
        <w:rPr>
          <w:lang w:val="en-US"/>
          <w:rPrChange w:id="234" w:author="Virginia Anne Nichols" w:date="2025-05-14T11:00:00Z" w16du:dateUtc="2025-05-14T09:00:00Z">
            <w:rPr/>
          </w:rPrChange>
        </w:rPr>
        <w:t xml:space="preserve"> </w:t>
      </w:r>
      <w:r w:rsidRPr="00E94408">
        <w:rPr>
          <w:b/>
          <w:bCs/>
          <w:lang w:val="en-US"/>
          <w:rPrChange w:id="235" w:author="Virginia Anne Nichols" w:date="2025-05-14T11:00:00Z" w16du:dateUtc="2025-05-14T09:00:00Z">
            <w:rPr>
              <w:b/>
              <w:bCs/>
            </w:rPr>
          </w:rPrChange>
        </w:rPr>
        <w:t>29</w:t>
      </w:r>
      <w:r w:rsidRPr="00E94408">
        <w:rPr>
          <w:lang w:val="en-US"/>
          <w:rPrChange w:id="236" w:author="Virginia Anne Nichols" w:date="2025-05-14T11:00:00Z" w16du:dateUtc="2025-05-14T09:00:00Z">
            <w:rPr/>
          </w:rPrChange>
        </w:rPr>
        <w:t>, 503–515 (2009).</w:t>
      </w:r>
    </w:p>
    <w:p w14:paraId="00C7BC79" w14:textId="77777777" w:rsidR="00E94408" w:rsidRPr="00E94408" w:rsidRDefault="00E94408" w:rsidP="00E94408">
      <w:pPr>
        <w:pStyle w:val="Bibliography"/>
        <w:rPr>
          <w:lang w:val="en-US"/>
          <w:rPrChange w:id="237" w:author="Virginia Anne Nichols" w:date="2025-05-14T11:00:00Z" w16du:dateUtc="2025-05-14T09:00:00Z">
            <w:rPr/>
          </w:rPrChange>
        </w:rPr>
      </w:pPr>
      <w:r w:rsidRPr="00E94408">
        <w:rPr>
          <w:lang w:val="en-US"/>
          <w:rPrChange w:id="238" w:author="Virginia Anne Nichols" w:date="2025-05-14T11:00:00Z" w16du:dateUtc="2025-05-14T09:00:00Z">
            <w:rPr/>
          </w:rPrChange>
        </w:rPr>
        <w:t>12.</w:t>
      </w:r>
      <w:r w:rsidRPr="00E94408">
        <w:rPr>
          <w:lang w:val="en-US"/>
          <w:rPrChange w:id="239" w:author="Virginia Anne Nichols" w:date="2025-05-14T11:00:00Z" w16du:dateUtc="2025-05-14T09:00:00Z">
            <w:rPr/>
          </w:rPrChange>
        </w:rPr>
        <w:tab/>
        <w:t xml:space="preserve">Almerico, G. M. Food and identity: Food studies, cultural, and personal identity. </w:t>
      </w:r>
      <w:r w:rsidRPr="00E94408">
        <w:rPr>
          <w:i/>
          <w:iCs/>
          <w:lang w:val="en-US"/>
          <w:rPrChange w:id="240" w:author="Virginia Anne Nichols" w:date="2025-05-14T11:00:00Z" w16du:dateUtc="2025-05-14T09:00:00Z">
            <w:rPr>
              <w:i/>
              <w:iCs/>
            </w:rPr>
          </w:rPrChange>
        </w:rPr>
        <w:t>J. Int. Bus. Cult. Stud.</w:t>
      </w:r>
      <w:r w:rsidRPr="00E94408">
        <w:rPr>
          <w:lang w:val="en-US"/>
          <w:rPrChange w:id="241" w:author="Virginia Anne Nichols" w:date="2025-05-14T11:00:00Z" w16du:dateUtc="2025-05-14T09:00:00Z">
            <w:rPr/>
          </w:rPrChange>
        </w:rPr>
        <w:t xml:space="preserve"> </w:t>
      </w:r>
      <w:r w:rsidRPr="00E94408">
        <w:rPr>
          <w:b/>
          <w:bCs/>
          <w:lang w:val="en-US"/>
          <w:rPrChange w:id="242" w:author="Virginia Anne Nichols" w:date="2025-05-14T11:00:00Z" w16du:dateUtc="2025-05-14T09:00:00Z">
            <w:rPr>
              <w:b/>
              <w:bCs/>
            </w:rPr>
          </w:rPrChange>
        </w:rPr>
        <w:t>8</w:t>
      </w:r>
      <w:r w:rsidRPr="00E94408">
        <w:rPr>
          <w:lang w:val="en-US"/>
          <w:rPrChange w:id="243" w:author="Virginia Anne Nichols" w:date="2025-05-14T11:00:00Z" w16du:dateUtc="2025-05-14T09:00:00Z">
            <w:rPr/>
          </w:rPrChange>
        </w:rPr>
        <w:t>, (2014).</w:t>
      </w:r>
    </w:p>
    <w:p w14:paraId="0996221C" w14:textId="77777777" w:rsidR="00E94408" w:rsidRPr="00E94408" w:rsidRDefault="00E94408" w:rsidP="00E94408">
      <w:pPr>
        <w:pStyle w:val="Bibliography"/>
        <w:rPr>
          <w:lang w:val="en-US"/>
          <w:rPrChange w:id="244" w:author="Virginia Anne Nichols" w:date="2025-05-14T11:00:00Z" w16du:dateUtc="2025-05-14T09:00:00Z">
            <w:rPr/>
          </w:rPrChange>
        </w:rPr>
      </w:pPr>
      <w:r w:rsidRPr="00E94408">
        <w:rPr>
          <w:lang w:val="en-US"/>
          <w:rPrChange w:id="245" w:author="Virginia Anne Nichols" w:date="2025-05-14T11:00:00Z" w16du:dateUtc="2025-05-14T09:00:00Z">
            <w:rPr/>
          </w:rPrChange>
        </w:rPr>
        <w:t>13.</w:t>
      </w:r>
      <w:r w:rsidRPr="00E94408">
        <w:rPr>
          <w:lang w:val="en-US"/>
          <w:rPrChange w:id="246" w:author="Virginia Anne Nichols" w:date="2025-05-14T11:00:00Z" w16du:dateUtc="2025-05-14T09:00:00Z">
            <w:rPr/>
          </w:rPrChange>
        </w:rPr>
        <w:tab/>
        <w:t xml:space="preserve">D’Ignazio, C. &amp; Klein, L. F. </w:t>
      </w:r>
      <w:r w:rsidRPr="00E94408">
        <w:rPr>
          <w:i/>
          <w:iCs/>
          <w:lang w:val="en-US"/>
          <w:rPrChange w:id="247" w:author="Virginia Anne Nichols" w:date="2025-05-14T11:00:00Z" w16du:dateUtc="2025-05-14T09:00:00Z">
            <w:rPr>
              <w:i/>
              <w:iCs/>
            </w:rPr>
          </w:rPrChange>
        </w:rPr>
        <w:t>Data Feminism</w:t>
      </w:r>
      <w:r w:rsidRPr="00E94408">
        <w:rPr>
          <w:lang w:val="en-US"/>
          <w:rPrChange w:id="248" w:author="Virginia Anne Nichols" w:date="2025-05-14T11:00:00Z" w16du:dateUtc="2025-05-14T09:00:00Z">
            <w:rPr/>
          </w:rPrChange>
        </w:rPr>
        <w:t>. (The MIT Press, 2020).</w:t>
      </w:r>
    </w:p>
    <w:p w14:paraId="5FA74FD5" w14:textId="77777777" w:rsidR="00E94408" w:rsidRPr="00E94408" w:rsidRDefault="00E94408" w:rsidP="00E94408">
      <w:pPr>
        <w:pStyle w:val="Bibliography"/>
        <w:rPr>
          <w:lang w:val="en-US"/>
          <w:rPrChange w:id="249" w:author="Virginia Anne Nichols" w:date="2025-05-14T11:00:00Z" w16du:dateUtc="2025-05-14T09:00:00Z">
            <w:rPr/>
          </w:rPrChange>
        </w:rPr>
      </w:pPr>
      <w:r w:rsidRPr="00E94408">
        <w:rPr>
          <w:lang w:val="en-US"/>
          <w:rPrChange w:id="250" w:author="Virginia Anne Nichols" w:date="2025-05-14T11:00:00Z" w16du:dateUtc="2025-05-14T09:00:00Z">
            <w:rPr/>
          </w:rPrChange>
        </w:rPr>
        <w:t>14.</w:t>
      </w:r>
      <w:r w:rsidRPr="00E94408">
        <w:rPr>
          <w:lang w:val="en-US"/>
          <w:rPrChange w:id="251" w:author="Virginia Anne Nichols" w:date="2025-05-14T11:00:00Z" w16du:dateUtc="2025-05-14T09:00:00Z">
            <w:rPr/>
          </w:rPrChange>
        </w:rPr>
        <w:tab/>
        <w:t xml:space="preserve">Crenshaw, K. Mapping the Margins: Intersectionality, Identity Politics, and Violence against Women of Color. </w:t>
      </w:r>
      <w:r w:rsidRPr="00E94408">
        <w:rPr>
          <w:i/>
          <w:iCs/>
          <w:lang w:val="en-US"/>
          <w:rPrChange w:id="252" w:author="Virginia Anne Nichols" w:date="2025-05-14T11:00:00Z" w16du:dateUtc="2025-05-14T09:00:00Z">
            <w:rPr>
              <w:i/>
              <w:iCs/>
            </w:rPr>
          </w:rPrChange>
        </w:rPr>
        <w:t>Stanford Law Rev.</w:t>
      </w:r>
      <w:r w:rsidRPr="00E94408">
        <w:rPr>
          <w:lang w:val="en-US"/>
          <w:rPrChange w:id="253" w:author="Virginia Anne Nichols" w:date="2025-05-14T11:00:00Z" w16du:dateUtc="2025-05-14T09:00:00Z">
            <w:rPr/>
          </w:rPrChange>
        </w:rPr>
        <w:t xml:space="preserve"> </w:t>
      </w:r>
      <w:r w:rsidRPr="00E94408">
        <w:rPr>
          <w:b/>
          <w:bCs/>
          <w:lang w:val="en-US"/>
          <w:rPrChange w:id="254" w:author="Virginia Anne Nichols" w:date="2025-05-14T11:00:00Z" w16du:dateUtc="2025-05-14T09:00:00Z">
            <w:rPr>
              <w:b/>
              <w:bCs/>
            </w:rPr>
          </w:rPrChange>
        </w:rPr>
        <w:t>43</w:t>
      </w:r>
      <w:r w:rsidRPr="00E94408">
        <w:rPr>
          <w:lang w:val="en-US"/>
          <w:rPrChange w:id="255" w:author="Virginia Anne Nichols" w:date="2025-05-14T11:00:00Z" w16du:dateUtc="2025-05-14T09:00:00Z">
            <w:rPr/>
          </w:rPrChange>
        </w:rPr>
        <w:t>, 1241–1299 (1991).</w:t>
      </w:r>
    </w:p>
    <w:p w14:paraId="30AE848B" w14:textId="77777777" w:rsidR="00E94408" w:rsidRPr="00E94408" w:rsidRDefault="00E94408" w:rsidP="00E94408">
      <w:pPr>
        <w:pStyle w:val="Bibliography"/>
        <w:rPr>
          <w:lang w:val="en-US"/>
          <w:rPrChange w:id="256" w:author="Virginia Anne Nichols" w:date="2025-05-14T11:00:00Z" w16du:dateUtc="2025-05-14T09:00:00Z">
            <w:rPr/>
          </w:rPrChange>
        </w:rPr>
      </w:pPr>
      <w:r w:rsidRPr="00E94408">
        <w:rPr>
          <w:lang w:val="en-US"/>
          <w:rPrChange w:id="257" w:author="Virginia Anne Nichols" w:date="2025-05-14T11:00:00Z" w16du:dateUtc="2025-05-14T09:00:00Z">
            <w:rPr/>
          </w:rPrChange>
        </w:rPr>
        <w:t>15.</w:t>
      </w:r>
      <w:r w:rsidRPr="00E94408">
        <w:rPr>
          <w:lang w:val="en-US"/>
          <w:rPrChange w:id="258" w:author="Virginia Anne Nichols" w:date="2025-05-14T11:00:00Z" w16du:dateUtc="2025-05-14T09:00:00Z">
            <w:rPr/>
          </w:rPrChange>
        </w:rPr>
        <w:tab/>
        <w:t xml:space="preserve">Rissing, A., Burchfield, E. K., Spangler, K. A. &amp; Schumacher, B. L. Implications of US agricultural data practices for sustainable food systems research. </w:t>
      </w:r>
      <w:r w:rsidRPr="00E94408">
        <w:rPr>
          <w:i/>
          <w:iCs/>
          <w:lang w:val="en-US"/>
          <w:rPrChange w:id="259" w:author="Virginia Anne Nichols" w:date="2025-05-14T11:00:00Z" w16du:dateUtc="2025-05-14T09:00:00Z">
            <w:rPr>
              <w:i/>
              <w:iCs/>
            </w:rPr>
          </w:rPrChange>
        </w:rPr>
        <w:t>Nat. Food</w:t>
      </w:r>
      <w:r w:rsidRPr="00E94408">
        <w:rPr>
          <w:lang w:val="en-US"/>
          <w:rPrChange w:id="260" w:author="Virginia Anne Nichols" w:date="2025-05-14T11:00:00Z" w16du:dateUtc="2025-05-14T09:00:00Z">
            <w:rPr/>
          </w:rPrChange>
        </w:rPr>
        <w:t xml:space="preserve"> 1–5 (2023) doi:10.1038/s43016-023-00711-2.</w:t>
      </w:r>
    </w:p>
    <w:p w14:paraId="321FA8B5" w14:textId="77777777" w:rsidR="00E94408" w:rsidRPr="00E94408" w:rsidRDefault="00E94408" w:rsidP="00E94408">
      <w:pPr>
        <w:pStyle w:val="Bibliography"/>
        <w:rPr>
          <w:lang w:val="en-US"/>
          <w:rPrChange w:id="261" w:author="Virginia Anne Nichols" w:date="2025-05-14T11:00:00Z" w16du:dateUtc="2025-05-14T09:00:00Z">
            <w:rPr/>
          </w:rPrChange>
        </w:rPr>
      </w:pPr>
      <w:r w:rsidRPr="00E94408">
        <w:rPr>
          <w:lang w:val="en-US"/>
          <w:rPrChange w:id="262" w:author="Virginia Anne Nichols" w:date="2025-05-14T11:00:00Z" w16du:dateUtc="2025-05-14T09:00:00Z">
            <w:rPr/>
          </w:rPrChange>
        </w:rPr>
        <w:t>16.</w:t>
      </w:r>
      <w:r w:rsidRPr="00E94408">
        <w:rPr>
          <w:lang w:val="en-US"/>
          <w:rPrChange w:id="263" w:author="Virginia Anne Nichols" w:date="2025-05-14T11:00:00Z" w16du:dateUtc="2025-05-14T09:00:00Z">
            <w:rPr/>
          </w:rPrChange>
        </w:rPr>
        <w:tab/>
        <w:t xml:space="preserve">Weber, M. </w:t>
      </w:r>
      <w:r w:rsidRPr="00E94408">
        <w:rPr>
          <w:i/>
          <w:iCs/>
          <w:lang w:val="en-US"/>
          <w:rPrChange w:id="264" w:author="Virginia Anne Nichols" w:date="2025-05-14T11:00:00Z" w16du:dateUtc="2025-05-14T09:00:00Z">
            <w:rPr>
              <w:i/>
              <w:iCs/>
            </w:rPr>
          </w:rPrChange>
        </w:rPr>
        <w:t>Economy and Society: An Outline of Interpretive Sociology</w:t>
      </w:r>
      <w:r w:rsidRPr="00E94408">
        <w:rPr>
          <w:lang w:val="en-US"/>
          <w:rPrChange w:id="265" w:author="Virginia Anne Nichols" w:date="2025-05-14T11:00:00Z" w16du:dateUtc="2025-05-14T09:00:00Z">
            <w:rPr/>
          </w:rPrChange>
        </w:rPr>
        <w:t>. (Bedminster Press, 1968).</w:t>
      </w:r>
    </w:p>
    <w:p w14:paraId="0397E3ED" w14:textId="77777777" w:rsidR="00E94408" w:rsidRPr="00E94408" w:rsidRDefault="00E94408" w:rsidP="00E94408">
      <w:pPr>
        <w:pStyle w:val="Bibliography"/>
        <w:rPr>
          <w:lang w:val="en-US"/>
          <w:rPrChange w:id="266" w:author="Virginia Anne Nichols" w:date="2025-05-14T11:00:00Z" w16du:dateUtc="2025-05-14T09:00:00Z">
            <w:rPr/>
          </w:rPrChange>
        </w:rPr>
      </w:pPr>
      <w:r w:rsidRPr="00E94408">
        <w:rPr>
          <w:lang w:val="en-US"/>
          <w:rPrChange w:id="267" w:author="Virginia Anne Nichols" w:date="2025-05-14T11:00:00Z" w16du:dateUtc="2025-05-14T09:00:00Z">
            <w:rPr/>
          </w:rPrChange>
        </w:rPr>
        <w:t>17.</w:t>
      </w:r>
      <w:r w:rsidRPr="00E94408">
        <w:rPr>
          <w:lang w:val="en-US"/>
          <w:rPrChange w:id="268" w:author="Virginia Anne Nichols" w:date="2025-05-14T11:00:00Z" w16du:dateUtc="2025-05-14T09:00:00Z">
            <w:rPr/>
          </w:rPrChange>
        </w:rPr>
        <w:tab/>
        <w:t xml:space="preserve">Kelly, C. Exploited: The Unexpected Victims of Animal Agriculture. </w:t>
      </w:r>
      <w:r w:rsidRPr="00E94408">
        <w:rPr>
          <w:i/>
          <w:iCs/>
          <w:lang w:val="en-US"/>
          <w:rPrChange w:id="269" w:author="Virginia Anne Nichols" w:date="2025-05-14T11:00:00Z" w16du:dateUtc="2025-05-14T09:00:00Z">
            <w:rPr>
              <w:i/>
              <w:iCs/>
            </w:rPr>
          </w:rPrChange>
        </w:rPr>
        <w:t>Anim. Law</w:t>
      </w:r>
      <w:r w:rsidRPr="00E94408">
        <w:rPr>
          <w:lang w:val="en-US"/>
          <w:rPrChange w:id="270" w:author="Virginia Anne Nichols" w:date="2025-05-14T11:00:00Z" w16du:dateUtc="2025-05-14T09:00:00Z">
            <w:rPr/>
          </w:rPrChange>
        </w:rPr>
        <w:t xml:space="preserve"> </w:t>
      </w:r>
      <w:r w:rsidRPr="00E94408">
        <w:rPr>
          <w:b/>
          <w:bCs/>
          <w:lang w:val="en-US"/>
          <w:rPrChange w:id="271" w:author="Virginia Anne Nichols" w:date="2025-05-14T11:00:00Z" w16du:dateUtc="2025-05-14T09:00:00Z">
            <w:rPr>
              <w:b/>
              <w:bCs/>
            </w:rPr>
          </w:rPrChange>
        </w:rPr>
        <w:t>30</w:t>
      </w:r>
      <w:r w:rsidRPr="00E94408">
        <w:rPr>
          <w:lang w:val="en-US"/>
          <w:rPrChange w:id="272" w:author="Virginia Anne Nichols" w:date="2025-05-14T11:00:00Z" w16du:dateUtc="2025-05-14T09:00:00Z">
            <w:rPr/>
          </w:rPrChange>
        </w:rPr>
        <w:t>, 103–138 (2024).</w:t>
      </w:r>
    </w:p>
    <w:p w14:paraId="750FA91A" w14:textId="77777777" w:rsidR="00E94408" w:rsidRPr="00E94408" w:rsidRDefault="00E94408" w:rsidP="00E94408">
      <w:pPr>
        <w:pStyle w:val="Bibliography"/>
        <w:rPr>
          <w:lang w:val="en-US"/>
          <w:rPrChange w:id="273" w:author="Virginia Anne Nichols" w:date="2025-05-14T11:00:00Z" w16du:dateUtc="2025-05-14T09:00:00Z">
            <w:rPr/>
          </w:rPrChange>
        </w:rPr>
      </w:pPr>
      <w:r w:rsidRPr="00E94408">
        <w:rPr>
          <w:lang w:val="en-US"/>
          <w:rPrChange w:id="274" w:author="Virginia Anne Nichols" w:date="2025-05-14T11:00:00Z" w16du:dateUtc="2025-05-14T09:00:00Z">
            <w:rPr/>
          </w:rPrChange>
        </w:rPr>
        <w:t>18.</w:t>
      </w:r>
      <w:r w:rsidRPr="00E94408">
        <w:rPr>
          <w:lang w:val="en-US"/>
          <w:rPrChange w:id="275" w:author="Virginia Anne Nichols" w:date="2025-05-14T11:00:00Z" w16du:dateUtc="2025-05-14T09:00:00Z">
            <w:rPr/>
          </w:rPrChange>
        </w:rPr>
        <w:tab/>
        <w:t xml:space="preserve">Brayboy, B. M. J. &amp; Tachine, A. R. Myths, Erasure, and Violence: The Immoral Triad of the Morrill Act. </w:t>
      </w:r>
      <w:r w:rsidRPr="00E94408">
        <w:rPr>
          <w:i/>
          <w:iCs/>
          <w:lang w:val="en-US"/>
          <w:rPrChange w:id="276" w:author="Virginia Anne Nichols" w:date="2025-05-14T11:00:00Z" w16du:dateUtc="2025-05-14T09:00:00Z">
            <w:rPr>
              <w:i/>
              <w:iCs/>
            </w:rPr>
          </w:rPrChange>
        </w:rPr>
        <w:t>Native Am. Indig. Stud.</w:t>
      </w:r>
      <w:r w:rsidRPr="00E94408">
        <w:rPr>
          <w:lang w:val="en-US"/>
          <w:rPrChange w:id="277" w:author="Virginia Anne Nichols" w:date="2025-05-14T11:00:00Z" w16du:dateUtc="2025-05-14T09:00:00Z">
            <w:rPr/>
          </w:rPrChange>
        </w:rPr>
        <w:t xml:space="preserve"> </w:t>
      </w:r>
      <w:r w:rsidRPr="00E94408">
        <w:rPr>
          <w:b/>
          <w:bCs/>
          <w:lang w:val="en-US"/>
          <w:rPrChange w:id="278" w:author="Virginia Anne Nichols" w:date="2025-05-14T11:00:00Z" w16du:dateUtc="2025-05-14T09:00:00Z">
            <w:rPr>
              <w:b/>
              <w:bCs/>
            </w:rPr>
          </w:rPrChange>
        </w:rPr>
        <w:t>8</w:t>
      </w:r>
      <w:r w:rsidRPr="00E94408">
        <w:rPr>
          <w:lang w:val="en-US"/>
          <w:rPrChange w:id="279" w:author="Virginia Anne Nichols" w:date="2025-05-14T11:00:00Z" w16du:dateUtc="2025-05-14T09:00:00Z">
            <w:rPr/>
          </w:rPrChange>
        </w:rPr>
        <w:t>, 139–144 (2021).</w:t>
      </w:r>
    </w:p>
    <w:p w14:paraId="74D73883" w14:textId="77777777" w:rsidR="00E94408" w:rsidRPr="00E94408" w:rsidRDefault="00E94408" w:rsidP="00E94408">
      <w:pPr>
        <w:pStyle w:val="Bibliography"/>
        <w:rPr>
          <w:lang w:val="en-US"/>
          <w:rPrChange w:id="280" w:author="Virginia Anne Nichols" w:date="2025-05-14T11:00:00Z" w16du:dateUtc="2025-05-14T09:00:00Z">
            <w:rPr/>
          </w:rPrChange>
        </w:rPr>
      </w:pPr>
      <w:r w:rsidRPr="00E94408">
        <w:rPr>
          <w:lang w:val="en-US"/>
          <w:rPrChange w:id="281" w:author="Virginia Anne Nichols" w:date="2025-05-14T11:00:00Z" w16du:dateUtc="2025-05-14T09:00:00Z">
            <w:rPr/>
          </w:rPrChange>
        </w:rPr>
        <w:t>19.</w:t>
      </w:r>
      <w:r w:rsidRPr="00E94408">
        <w:rPr>
          <w:lang w:val="en-US"/>
          <w:rPrChange w:id="282" w:author="Virginia Anne Nichols" w:date="2025-05-14T11:00:00Z" w16du:dateUtc="2025-05-14T09:00:00Z">
            <w:rPr/>
          </w:rPrChange>
        </w:rPr>
        <w:tab/>
        <w:t xml:space="preserve">Nash, M. A. Entangled Pasts: Land-Grant Colleges and American Indian Dispossession. </w:t>
      </w:r>
      <w:r w:rsidRPr="00E94408">
        <w:rPr>
          <w:i/>
          <w:iCs/>
          <w:lang w:val="en-US"/>
          <w:rPrChange w:id="283" w:author="Virginia Anne Nichols" w:date="2025-05-14T11:00:00Z" w16du:dateUtc="2025-05-14T09:00:00Z">
            <w:rPr>
              <w:i/>
              <w:iCs/>
            </w:rPr>
          </w:rPrChange>
        </w:rPr>
        <w:t>Hist. Educ. Q.</w:t>
      </w:r>
      <w:r w:rsidRPr="00E94408">
        <w:rPr>
          <w:lang w:val="en-US"/>
          <w:rPrChange w:id="284" w:author="Virginia Anne Nichols" w:date="2025-05-14T11:00:00Z" w16du:dateUtc="2025-05-14T09:00:00Z">
            <w:rPr/>
          </w:rPrChange>
        </w:rPr>
        <w:t xml:space="preserve"> </w:t>
      </w:r>
      <w:r w:rsidRPr="00E94408">
        <w:rPr>
          <w:b/>
          <w:bCs/>
          <w:lang w:val="en-US"/>
          <w:rPrChange w:id="285" w:author="Virginia Anne Nichols" w:date="2025-05-14T11:00:00Z" w16du:dateUtc="2025-05-14T09:00:00Z">
            <w:rPr>
              <w:b/>
              <w:bCs/>
            </w:rPr>
          </w:rPrChange>
        </w:rPr>
        <w:t>59</w:t>
      </w:r>
      <w:r w:rsidRPr="00E94408">
        <w:rPr>
          <w:lang w:val="en-US"/>
          <w:rPrChange w:id="286" w:author="Virginia Anne Nichols" w:date="2025-05-14T11:00:00Z" w16du:dateUtc="2025-05-14T09:00:00Z">
            <w:rPr/>
          </w:rPrChange>
        </w:rPr>
        <w:t>, 437–467 (2019).</w:t>
      </w:r>
    </w:p>
    <w:p w14:paraId="7F9FF358" w14:textId="77777777" w:rsidR="00E94408" w:rsidRPr="00E94408" w:rsidRDefault="00E94408" w:rsidP="00E94408">
      <w:pPr>
        <w:pStyle w:val="Bibliography"/>
        <w:rPr>
          <w:lang w:val="en-US"/>
          <w:rPrChange w:id="287" w:author="Virginia Anne Nichols" w:date="2025-05-14T11:00:00Z" w16du:dateUtc="2025-05-14T09:00:00Z">
            <w:rPr/>
          </w:rPrChange>
        </w:rPr>
      </w:pPr>
      <w:r w:rsidRPr="00E94408">
        <w:rPr>
          <w:lang w:val="en-US"/>
          <w:rPrChange w:id="288" w:author="Virginia Anne Nichols" w:date="2025-05-14T11:00:00Z" w16du:dateUtc="2025-05-14T09:00:00Z">
            <w:rPr/>
          </w:rPrChange>
        </w:rPr>
        <w:t>20.</w:t>
      </w:r>
      <w:r w:rsidRPr="00E94408">
        <w:rPr>
          <w:lang w:val="en-US"/>
          <w:rPrChange w:id="289" w:author="Virginia Anne Nichols" w:date="2025-05-14T11:00:00Z" w16du:dateUtc="2025-05-14T09:00:00Z">
            <w:rPr/>
          </w:rPrChange>
        </w:rPr>
        <w:tab/>
        <w:t xml:space="preserve">Who Owns the Land? Agricultural Land Ownership by Race/Ethnicity. </w:t>
      </w:r>
      <w:r w:rsidRPr="00E94408">
        <w:rPr>
          <w:i/>
          <w:iCs/>
          <w:lang w:val="en-US"/>
          <w:rPrChange w:id="290" w:author="Virginia Anne Nichols" w:date="2025-05-14T11:00:00Z" w16du:dateUtc="2025-05-14T09:00:00Z">
            <w:rPr>
              <w:i/>
              <w:iCs/>
            </w:rPr>
          </w:rPrChange>
        </w:rPr>
        <w:t>Rural Am. Rural Dev. Perspect.</w:t>
      </w:r>
      <w:r w:rsidRPr="00E94408">
        <w:rPr>
          <w:lang w:val="en-US"/>
          <w:rPrChange w:id="291" w:author="Virginia Anne Nichols" w:date="2025-05-14T11:00:00Z" w16du:dateUtc="2025-05-14T09:00:00Z">
            <w:rPr/>
          </w:rPrChange>
        </w:rPr>
        <w:t xml:space="preserve"> (2002) doi:10.22004/ag.econ.289693.</w:t>
      </w:r>
    </w:p>
    <w:p w14:paraId="36477D9E" w14:textId="77777777" w:rsidR="00E94408" w:rsidRPr="00E94408" w:rsidRDefault="00E94408" w:rsidP="00E94408">
      <w:pPr>
        <w:pStyle w:val="Bibliography"/>
        <w:rPr>
          <w:lang w:val="en-US"/>
          <w:rPrChange w:id="292" w:author="Virginia Anne Nichols" w:date="2025-05-14T11:00:00Z" w16du:dateUtc="2025-05-14T09:00:00Z">
            <w:rPr/>
          </w:rPrChange>
        </w:rPr>
      </w:pPr>
      <w:r w:rsidRPr="00E94408">
        <w:rPr>
          <w:lang w:val="en-US"/>
          <w:rPrChange w:id="293" w:author="Virginia Anne Nichols" w:date="2025-05-14T11:00:00Z" w16du:dateUtc="2025-05-14T09:00:00Z">
            <w:rPr/>
          </w:rPrChange>
        </w:rPr>
        <w:lastRenderedPageBreak/>
        <w:t>21.</w:t>
      </w:r>
      <w:r w:rsidRPr="00E94408">
        <w:rPr>
          <w:lang w:val="en-US"/>
          <w:rPrChange w:id="294" w:author="Virginia Anne Nichols" w:date="2025-05-14T11:00:00Z" w16du:dateUtc="2025-05-14T09:00:00Z">
            <w:rPr/>
          </w:rPrChange>
        </w:rPr>
        <w:tab/>
        <w:t xml:space="preserve">Copeland, R. W. In the Beginning: Origins of African American Real Property Ownership in the United States. </w:t>
      </w:r>
      <w:r w:rsidRPr="00E94408">
        <w:rPr>
          <w:i/>
          <w:iCs/>
          <w:lang w:val="en-US"/>
          <w:rPrChange w:id="295" w:author="Virginia Anne Nichols" w:date="2025-05-14T11:00:00Z" w16du:dateUtc="2025-05-14T09:00:00Z">
            <w:rPr>
              <w:i/>
              <w:iCs/>
            </w:rPr>
          </w:rPrChange>
        </w:rPr>
        <w:t>J. Black Stud.</w:t>
      </w:r>
      <w:r w:rsidRPr="00E94408">
        <w:rPr>
          <w:lang w:val="en-US"/>
          <w:rPrChange w:id="296" w:author="Virginia Anne Nichols" w:date="2025-05-14T11:00:00Z" w16du:dateUtc="2025-05-14T09:00:00Z">
            <w:rPr/>
          </w:rPrChange>
        </w:rPr>
        <w:t xml:space="preserve"> </w:t>
      </w:r>
      <w:r w:rsidRPr="00E94408">
        <w:rPr>
          <w:b/>
          <w:bCs/>
          <w:lang w:val="en-US"/>
          <w:rPrChange w:id="297" w:author="Virginia Anne Nichols" w:date="2025-05-14T11:00:00Z" w16du:dateUtc="2025-05-14T09:00:00Z">
            <w:rPr>
              <w:b/>
              <w:bCs/>
            </w:rPr>
          </w:rPrChange>
        </w:rPr>
        <w:t>44</w:t>
      </w:r>
      <w:r w:rsidRPr="00E94408">
        <w:rPr>
          <w:lang w:val="en-US"/>
          <w:rPrChange w:id="298" w:author="Virginia Anne Nichols" w:date="2025-05-14T11:00:00Z" w16du:dateUtc="2025-05-14T09:00:00Z">
            <w:rPr/>
          </w:rPrChange>
        </w:rPr>
        <w:t>, 646–664 (2013).</w:t>
      </w:r>
    </w:p>
    <w:p w14:paraId="6FAAD99B" w14:textId="77777777" w:rsidR="00E94408" w:rsidRPr="00E94408" w:rsidRDefault="00E94408" w:rsidP="00E94408">
      <w:pPr>
        <w:pStyle w:val="Bibliography"/>
        <w:rPr>
          <w:lang w:val="en-US"/>
          <w:rPrChange w:id="299" w:author="Virginia Anne Nichols" w:date="2025-05-14T11:00:00Z" w16du:dateUtc="2025-05-14T09:00:00Z">
            <w:rPr/>
          </w:rPrChange>
        </w:rPr>
      </w:pPr>
      <w:r w:rsidRPr="00E94408">
        <w:rPr>
          <w:lang w:val="en-US"/>
          <w:rPrChange w:id="300" w:author="Virginia Anne Nichols" w:date="2025-05-14T11:00:00Z" w16du:dateUtc="2025-05-14T09:00:00Z">
            <w:rPr/>
          </w:rPrChange>
        </w:rPr>
        <w:t>22.</w:t>
      </w:r>
      <w:r w:rsidRPr="00E94408">
        <w:rPr>
          <w:lang w:val="en-US"/>
          <w:rPrChange w:id="301" w:author="Virginia Anne Nichols" w:date="2025-05-14T11:00:00Z" w16du:dateUtc="2025-05-14T09:00:00Z">
            <w:rPr/>
          </w:rPrChange>
        </w:rPr>
        <w:tab/>
        <w:t xml:space="preserve">Aoki, K. No Right to Own: The Early Twentieth-Century Alien Land Laws as a Prelude to Internment Symposium: The Long Shadow of Korematsu. </w:t>
      </w:r>
      <w:r w:rsidRPr="00E94408">
        <w:rPr>
          <w:i/>
          <w:iCs/>
          <w:lang w:val="en-US"/>
          <w:rPrChange w:id="302" w:author="Virginia Anne Nichols" w:date="2025-05-14T11:00:00Z" w16du:dateUtc="2025-05-14T09:00:00Z">
            <w:rPr>
              <w:i/>
              <w:iCs/>
            </w:rPr>
          </w:rPrChange>
        </w:rPr>
        <w:t>Boston Coll. Third World Law J.</w:t>
      </w:r>
      <w:r w:rsidRPr="00E94408">
        <w:rPr>
          <w:lang w:val="en-US"/>
          <w:rPrChange w:id="303" w:author="Virginia Anne Nichols" w:date="2025-05-14T11:00:00Z" w16du:dateUtc="2025-05-14T09:00:00Z">
            <w:rPr/>
          </w:rPrChange>
        </w:rPr>
        <w:t xml:space="preserve"> </w:t>
      </w:r>
      <w:r w:rsidRPr="00E94408">
        <w:rPr>
          <w:b/>
          <w:bCs/>
          <w:lang w:val="en-US"/>
          <w:rPrChange w:id="304" w:author="Virginia Anne Nichols" w:date="2025-05-14T11:00:00Z" w16du:dateUtc="2025-05-14T09:00:00Z">
            <w:rPr>
              <w:b/>
              <w:bCs/>
            </w:rPr>
          </w:rPrChange>
        </w:rPr>
        <w:t>19</w:t>
      </w:r>
      <w:r w:rsidRPr="00E94408">
        <w:rPr>
          <w:lang w:val="en-US"/>
          <w:rPrChange w:id="305" w:author="Virginia Anne Nichols" w:date="2025-05-14T11:00:00Z" w16du:dateUtc="2025-05-14T09:00:00Z">
            <w:rPr/>
          </w:rPrChange>
        </w:rPr>
        <w:t>, 37–72 (1998).</w:t>
      </w:r>
    </w:p>
    <w:p w14:paraId="086B0CE4" w14:textId="77777777" w:rsidR="00E94408" w:rsidRPr="00E94408" w:rsidRDefault="00E94408" w:rsidP="00E94408">
      <w:pPr>
        <w:pStyle w:val="Bibliography"/>
        <w:rPr>
          <w:lang w:val="en-US"/>
          <w:rPrChange w:id="306" w:author="Virginia Anne Nichols" w:date="2025-05-14T11:00:00Z" w16du:dateUtc="2025-05-14T09:00:00Z">
            <w:rPr/>
          </w:rPrChange>
        </w:rPr>
      </w:pPr>
      <w:r w:rsidRPr="00E94408">
        <w:rPr>
          <w:lang w:val="en-US"/>
          <w:rPrChange w:id="307" w:author="Virginia Anne Nichols" w:date="2025-05-14T11:00:00Z" w16du:dateUtc="2025-05-14T09:00:00Z">
            <w:rPr/>
          </w:rPrChange>
        </w:rPr>
        <w:t>23.</w:t>
      </w:r>
      <w:r w:rsidRPr="00E94408">
        <w:rPr>
          <w:lang w:val="en-US"/>
          <w:rPrChange w:id="308" w:author="Virginia Anne Nichols" w:date="2025-05-14T11:00:00Z" w16du:dateUtc="2025-05-14T09:00:00Z">
            <w:rPr/>
          </w:rPrChange>
        </w:rPr>
        <w:tab/>
        <w:t xml:space="preserve">Collins, P. H. Black Feminist Thought in the Matrix of Domination. in </w:t>
      </w:r>
      <w:r w:rsidRPr="00E94408">
        <w:rPr>
          <w:i/>
          <w:iCs/>
          <w:lang w:val="en-US"/>
          <w:rPrChange w:id="309" w:author="Virginia Anne Nichols" w:date="2025-05-14T11:00:00Z" w16du:dateUtc="2025-05-14T09:00:00Z">
            <w:rPr>
              <w:i/>
              <w:iCs/>
            </w:rPr>
          </w:rPrChange>
        </w:rPr>
        <w:t>Black feminist thought: Knowledge, consciousness, and the politics of empowerment</w:t>
      </w:r>
      <w:r w:rsidRPr="00E94408">
        <w:rPr>
          <w:lang w:val="en-US"/>
          <w:rPrChange w:id="310" w:author="Virginia Anne Nichols" w:date="2025-05-14T11:00:00Z" w16du:dateUtc="2025-05-14T09:00:00Z">
            <w:rPr/>
          </w:rPrChange>
        </w:rPr>
        <w:t xml:space="preserve"> vol. 138 221–238 (1990).</w:t>
      </w:r>
    </w:p>
    <w:p w14:paraId="0DDA4ACB" w14:textId="77777777" w:rsidR="00E94408" w:rsidRPr="00E94408" w:rsidRDefault="00E94408" w:rsidP="00E94408">
      <w:pPr>
        <w:pStyle w:val="Bibliography"/>
        <w:rPr>
          <w:lang w:val="en-US"/>
          <w:rPrChange w:id="311" w:author="Virginia Anne Nichols" w:date="2025-05-14T11:00:00Z" w16du:dateUtc="2025-05-14T09:00:00Z">
            <w:rPr/>
          </w:rPrChange>
        </w:rPr>
      </w:pPr>
      <w:r w:rsidRPr="00E94408">
        <w:rPr>
          <w:lang w:val="en-US"/>
          <w:rPrChange w:id="312" w:author="Virginia Anne Nichols" w:date="2025-05-14T11:00:00Z" w16du:dateUtc="2025-05-14T09:00:00Z">
            <w:rPr/>
          </w:rPrChange>
        </w:rPr>
        <w:t>24.</w:t>
      </w:r>
      <w:r w:rsidRPr="00E94408">
        <w:rPr>
          <w:lang w:val="en-US"/>
          <w:rPrChange w:id="313" w:author="Virginia Anne Nichols" w:date="2025-05-14T11:00:00Z" w16du:dateUtc="2025-05-14T09:00:00Z">
            <w:rPr/>
          </w:rPrChange>
        </w:rPr>
        <w:tab/>
        <w:t xml:space="preserve">Sachs, C. E. </w:t>
      </w:r>
      <w:r w:rsidRPr="00E94408">
        <w:rPr>
          <w:i/>
          <w:iCs/>
          <w:lang w:val="en-US"/>
          <w:rPrChange w:id="314" w:author="Virginia Anne Nichols" w:date="2025-05-14T11:00:00Z" w16du:dateUtc="2025-05-14T09:00:00Z">
            <w:rPr>
              <w:i/>
              <w:iCs/>
            </w:rPr>
          </w:rPrChange>
        </w:rPr>
        <w:t>The Invisible Farmers : Women in Agricultural Production</w:t>
      </w:r>
      <w:r w:rsidRPr="00E94408">
        <w:rPr>
          <w:lang w:val="en-US"/>
          <w:rPrChange w:id="315" w:author="Virginia Anne Nichols" w:date="2025-05-14T11:00:00Z" w16du:dateUtc="2025-05-14T09:00:00Z">
            <w:rPr/>
          </w:rPrChange>
        </w:rPr>
        <w:t>. (Totowa, N.J. : Rowman &amp; Allanheld, 1983).</w:t>
      </w:r>
    </w:p>
    <w:p w14:paraId="0A73F78F" w14:textId="77777777" w:rsidR="00E94408" w:rsidRPr="00E94408" w:rsidRDefault="00E94408" w:rsidP="00E94408">
      <w:pPr>
        <w:pStyle w:val="Bibliography"/>
        <w:rPr>
          <w:lang w:val="en-US"/>
          <w:rPrChange w:id="316" w:author="Virginia Anne Nichols" w:date="2025-05-14T11:00:00Z" w16du:dateUtc="2025-05-14T09:00:00Z">
            <w:rPr/>
          </w:rPrChange>
        </w:rPr>
      </w:pPr>
      <w:r w:rsidRPr="00E94408">
        <w:rPr>
          <w:lang w:val="en-US"/>
          <w:rPrChange w:id="317" w:author="Virginia Anne Nichols" w:date="2025-05-14T11:00:00Z" w16du:dateUtc="2025-05-14T09:00:00Z">
            <w:rPr/>
          </w:rPrChange>
        </w:rPr>
        <w:t>25.</w:t>
      </w:r>
      <w:r w:rsidRPr="00E94408">
        <w:rPr>
          <w:lang w:val="en-US"/>
          <w:rPrChange w:id="318" w:author="Virginia Anne Nichols" w:date="2025-05-14T11:00:00Z" w16du:dateUtc="2025-05-14T09:00:00Z">
            <w:rPr/>
          </w:rPrChange>
        </w:rPr>
        <w:tab/>
        <w:t xml:space="preserve">Braunstein, E. &amp; Folbre, N. To Honor and Obey: Efficiency, Inequality, and Patriarchal Property Rights. </w:t>
      </w:r>
      <w:r w:rsidRPr="00E94408">
        <w:rPr>
          <w:i/>
          <w:iCs/>
          <w:lang w:val="en-US"/>
          <w:rPrChange w:id="319" w:author="Virginia Anne Nichols" w:date="2025-05-14T11:00:00Z" w16du:dateUtc="2025-05-14T09:00:00Z">
            <w:rPr>
              <w:i/>
              <w:iCs/>
            </w:rPr>
          </w:rPrChange>
        </w:rPr>
        <w:t>Fem. Econ.</w:t>
      </w:r>
      <w:r w:rsidRPr="00E94408">
        <w:rPr>
          <w:lang w:val="en-US"/>
          <w:rPrChange w:id="320" w:author="Virginia Anne Nichols" w:date="2025-05-14T11:00:00Z" w16du:dateUtc="2025-05-14T09:00:00Z">
            <w:rPr/>
          </w:rPrChange>
        </w:rPr>
        <w:t xml:space="preserve"> </w:t>
      </w:r>
      <w:r w:rsidRPr="00E94408">
        <w:rPr>
          <w:b/>
          <w:bCs/>
          <w:lang w:val="en-US"/>
          <w:rPrChange w:id="321" w:author="Virginia Anne Nichols" w:date="2025-05-14T11:00:00Z" w16du:dateUtc="2025-05-14T09:00:00Z">
            <w:rPr>
              <w:b/>
              <w:bCs/>
            </w:rPr>
          </w:rPrChange>
        </w:rPr>
        <w:t>7</w:t>
      </w:r>
      <w:r w:rsidRPr="00E94408">
        <w:rPr>
          <w:lang w:val="en-US"/>
          <w:rPrChange w:id="322" w:author="Virginia Anne Nichols" w:date="2025-05-14T11:00:00Z" w16du:dateUtc="2025-05-14T09:00:00Z">
            <w:rPr/>
          </w:rPrChange>
        </w:rPr>
        <w:t>, 25–44 (2001).</w:t>
      </w:r>
    </w:p>
    <w:p w14:paraId="1DECEA10" w14:textId="77777777" w:rsidR="00E94408" w:rsidRPr="00E94408" w:rsidRDefault="00E94408" w:rsidP="00E94408">
      <w:pPr>
        <w:pStyle w:val="Bibliography"/>
        <w:rPr>
          <w:lang w:val="en-US"/>
          <w:rPrChange w:id="323" w:author="Virginia Anne Nichols" w:date="2025-05-14T11:00:00Z" w16du:dateUtc="2025-05-14T09:00:00Z">
            <w:rPr/>
          </w:rPrChange>
        </w:rPr>
      </w:pPr>
      <w:r w:rsidRPr="00E94408">
        <w:rPr>
          <w:lang w:val="en-US"/>
          <w:rPrChange w:id="324" w:author="Virginia Anne Nichols" w:date="2025-05-14T11:00:00Z" w16du:dateUtc="2025-05-14T09:00:00Z">
            <w:rPr/>
          </w:rPrChange>
        </w:rPr>
        <w:t>26.</w:t>
      </w:r>
      <w:r w:rsidRPr="00E94408">
        <w:rPr>
          <w:lang w:val="en-US"/>
          <w:rPrChange w:id="325" w:author="Virginia Anne Nichols" w:date="2025-05-14T11:00:00Z" w16du:dateUtc="2025-05-14T09:00:00Z">
            <w:rPr/>
          </w:rPrChange>
        </w:rPr>
        <w:tab/>
      </w:r>
      <w:r w:rsidRPr="00E94408">
        <w:rPr>
          <w:i/>
          <w:iCs/>
          <w:lang w:val="en-US"/>
          <w:rPrChange w:id="326" w:author="Virginia Anne Nichols" w:date="2025-05-14T11:00:00Z" w16du:dateUtc="2025-05-14T09:00:00Z">
            <w:rPr>
              <w:i/>
              <w:iCs/>
            </w:rPr>
          </w:rPrChange>
        </w:rPr>
        <w:t>Equal Credit Opportunity Act</w:t>
      </w:r>
      <w:r w:rsidRPr="00E94408">
        <w:rPr>
          <w:lang w:val="en-US"/>
          <w:rPrChange w:id="327" w:author="Virginia Anne Nichols" w:date="2025-05-14T11:00:00Z" w16du:dateUtc="2025-05-14T09:00:00Z">
            <w:rPr/>
          </w:rPrChange>
        </w:rPr>
        <w:t xml:space="preserve">. </w:t>
      </w:r>
      <w:r w:rsidRPr="00E94408">
        <w:rPr>
          <w:i/>
          <w:iCs/>
          <w:lang w:val="en-US"/>
          <w:rPrChange w:id="328" w:author="Virginia Anne Nichols" w:date="2025-05-14T11:00:00Z" w16du:dateUtc="2025-05-14T09:00:00Z">
            <w:rPr>
              <w:i/>
              <w:iCs/>
            </w:rPr>
          </w:rPrChange>
        </w:rPr>
        <w:t>15 U.S.C. § 1691</w:t>
      </w:r>
      <w:r w:rsidRPr="00E94408">
        <w:rPr>
          <w:lang w:val="en-US"/>
          <w:rPrChange w:id="329" w:author="Virginia Anne Nichols" w:date="2025-05-14T11:00:00Z" w16du:dateUtc="2025-05-14T09:00:00Z">
            <w:rPr/>
          </w:rPrChange>
        </w:rPr>
        <w:t>.</w:t>
      </w:r>
    </w:p>
    <w:p w14:paraId="24DC3BBC" w14:textId="77777777" w:rsidR="00E94408" w:rsidRPr="00E94408" w:rsidRDefault="00E94408" w:rsidP="00E94408">
      <w:pPr>
        <w:pStyle w:val="Bibliography"/>
        <w:rPr>
          <w:lang w:val="en-US"/>
          <w:rPrChange w:id="330" w:author="Virginia Anne Nichols" w:date="2025-05-14T11:00:00Z" w16du:dateUtc="2025-05-14T09:00:00Z">
            <w:rPr/>
          </w:rPrChange>
        </w:rPr>
      </w:pPr>
      <w:r w:rsidRPr="00E94408">
        <w:rPr>
          <w:lang w:val="en-US"/>
          <w:rPrChange w:id="331" w:author="Virginia Anne Nichols" w:date="2025-05-14T11:00:00Z" w16du:dateUtc="2025-05-14T09:00:00Z">
            <w:rPr/>
          </w:rPrChange>
        </w:rPr>
        <w:t>27.</w:t>
      </w:r>
      <w:r w:rsidRPr="00E94408">
        <w:rPr>
          <w:lang w:val="en-US"/>
          <w:rPrChange w:id="332" w:author="Virginia Anne Nichols" w:date="2025-05-14T11:00:00Z" w16du:dateUtc="2025-05-14T09:00:00Z">
            <w:rPr/>
          </w:rPrChange>
        </w:rPr>
        <w:tab/>
        <w:t xml:space="preserve">Leslie, I. S., Wypler, J. &amp; Bell, M. M. Relational Agriculture: Gender, Sexuality, and Sustainability in U.S. Farming. </w:t>
      </w:r>
      <w:r w:rsidRPr="00E94408">
        <w:rPr>
          <w:i/>
          <w:iCs/>
          <w:lang w:val="en-US"/>
          <w:rPrChange w:id="333" w:author="Virginia Anne Nichols" w:date="2025-05-14T11:00:00Z" w16du:dateUtc="2025-05-14T09:00:00Z">
            <w:rPr>
              <w:i/>
              <w:iCs/>
            </w:rPr>
          </w:rPrChange>
        </w:rPr>
        <w:t>Soc. Nat. Resour.</w:t>
      </w:r>
      <w:r w:rsidRPr="00E94408">
        <w:rPr>
          <w:lang w:val="en-US"/>
          <w:rPrChange w:id="334" w:author="Virginia Anne Nichols" w:date="2025-05-14T11:00:00Z" w16du:dateUtc="2025-05-14T09:00:00Z">
            <w:rPr/>
          </w:rPrChange>
        </w:rPr>
        <w:t xml:space="preserve"> </w:t>
      </w:r>
      <w:r w:rsidRPr="00E94408">
        <w:rPr>
          <w:b/>
          <w:bCs/>
          <w:lang w:val="en-US"/>
          <w:rPrChange w:id="335" w:author="Virginia Anne Nichols" w:date="2025-05-14T11:00:00Z" w16du:dateUtc="2025-05-14T09:00:00Z">
            <w:rPr>
              <w:b/>
              <w:bCs/>
            </w:rPr>
          </w:rPrChange>
        </w:rPr>
        <w:t>32</w:t>
      </w:r>
      <w:r w:rsidRPr="00E94408">
        <w:rPr>
          <w:lang w:val="en-US"/>
          <w:rPrChange w:id="336" w:author="Virginia Anne Nichols" w:date="2025-05-14T11:00:00Z" w16du:dateUtc="2025-05-14T09:00:00Z">
            <w:rPr/>
          </w:rPrChange>
        </w:rPr>
        <w:t>, 853–874 (2019).</w:t>
      </w:r>
    </w:p>
    <w:p w14:paraId="2FEC5F8F" w14:textId="77777777" w:rsidR="00E94408" w:rsidRPr="00E94408" w:rsidRDefault="00E94408" w:rsidP="00E94408">
      <w:pPr>
        <w:pStyle w:val="Bibliography"/>
        <w:rPr>
          <w:lang w:val="en-US"/>
          <w:rPrChange w:id="337" w:author="Virginia Anne Nichols" w:date="2025-05-14T11:00:00Z" w16du:dateUtc="2025-05-14T09:00:00Z">
            <w:rPr/>
          </w:rPrChange>
        </w:rPr>
      </w:pPr>
      <w:r w:rsidRPr="00E94408">
        <w:rPr>
          <w:lang w:val="en-US"/>
          <w:rPrChange w:id="338" w:author="Virginia Anne Nichols" w:date="2025-05-14T11:00:00Z" w16du:dateUtc="2025-05-14T09:00:00Z">
            <w:rPr/>
          </w:rPrChange>
        </w:rPr>
        <w:t>28.</w:t>
      </w:r>
      <w:r w:rsidRPr="00E94408">
        <w:rPr>
          <w:lang w:val="en-US"/>
          <w:rPrChange w:id="339" w:author="Virginia Anne Nichols" w:date="2025-05-14T11:00:00Z" w16du:dateUtc="2025-05-14T09:00:00Z">
            <w:rPr/>
          </w:rPrChange>
        </w:rPr>
        <w:tab/>
        <w:t xml:space="preserve">Carpenter, S. The USDA discrimination cases: Pigford, in re Black farmers, Keepseagle, Garcia, and Love. </w:t>
      </w:r>
      <w:r w:rsidRPr="00E94408">
        <w:rPr>
          <w:i/>
          <w:iCs/>
          <w:lang w:val="en-US"/>
          <w:rPrChange w:id="340" w:author="Virginia Anne Nichols" w:date="2025-05-14T11:00:00Z" w16du:dateUtc="2025-05-14T09:00:00Z">
            <w:rPr>
              <w:i/>
              <w:iCs/>
            </w:rPr>
          </w:rPrChange>
        </w:rPr>
        <w:t>Drake J. Agric. Law</w:t>
      </w:r>
      <w:r w:rsidRPr="00E94408">
        <w:rPr>
          <w:lang w:val="en-US"/>
          <w:rPrChange w:id="341" w:author="Virginia Anne Nichols" w:date="2025-05-14T11:00:00Z" w16du:dateUtc="2025-05-14T09:00:00Z">
            <w:rPr/>
          </w:rPrChange>
        </w:rPr>
        <w:t xml:space="preserve"> </w:t>
      </w:r>
      <w:r w:rsidRPr="00E94408">
        <w:rPr>
          <w:b/>
          <w:bCs/>
          <w:lang w:val="en-US"/>
          <w:rPrChange w:id="342" w:author="Virginia Anne Nichols" w:date="2025-05-14T11:00:00Z" w16du:dateUtc="2025-05-14T09:00:00Z">
            <w:rPr>
              <w:b/>
              <w:bCs/>
            </w:rPr>
          </w:rPrChange>
        </w:rPr>
        <w:t>17</w:t>
      </w:r>
      <w:r w:rsidRPr="00E94408">
        <w:rPr>
          <w:lang w:val="en-US"/>
          <w:rPrChange w:id="343" w:author="Virginia Anne Nichols" w:date="2025-05-14T11:00:00Z" w16du:dateUtc="2025-05-14T09:00:00Z">
            <w:rPr/>
          </w:rPrChange>
        </w:rPr>
        <w:t>, 1 (2012).</w:t>
      </w:r>
    </w:p>
    <w:p w14:paraId="1A1AB6A3" w14:textId="77777777" w:rsidR="00E94408" w:rsidRPr="00E94408" w:rsidRDefault="00E94408" w:rsidP="00E94408">
      <w:pPr>
        <w:pStyle w:val="Bibliography"/>
        <w:rPr>
          <w:lang w:val="en-US"/>
          <w:rPrChange w:id="344" w:author="Virginia Anne Nichols" w:date="2025-05-14T11:00:00Z" w16du:dateUtc="2025-05-14T09:00:00Z">
            <w:rPr/>
          </w:rPrChange>
        </w:rPr>
      </w:pPr>
      <w:r w:rsidRPr="00E94408">
        <w:rPr>
          <w:lang w:val="en-US"/>
          <w:rPrChange w:id="345" w:author="Virginia Anne Nichols" w:date="2025-05-14T11:00:00Z" w16du:dateUtc="2025-05-14T09:00:00Z">
            <w:rPr/>
          </w:rPrChange>
        </w:rPr>
        <w:t>29.</w:t>
      </w:r>
      <w:r w:rsidRPr="00E94408">
        <w:rPr>
          <w:lang w:val="en-US"/>
          <w:rPrChange w:id="346" w:author="Virginia Anne Nichols" w:date="2025-05-14T11:00:00Z" w16du:dateUtc="2025-05-14T09:00:00Z">
            <w:rPr/>
          </w:rPrChange>
        </w:rPr>
        <w:tab/>
        <w:t xml:space="preserve">Fremstad, A. &amp; Paul, M. Opening the Farm Gate to Women? The Gender Gap in U.S. Agriculture. </w:t>
      </w:r>
      <w:r w:rsidRPr="00E94408">
        <w:rPr>
          <w:i/>
          <w:iCs/>
          <w:lang w:val="en-US"/>
          <w:rPrChange w:id="347" w:author="Virginia Anne Nichols" w:date="2025-05-14T11:00:00Z" w16du:dateUtc="2025-05-14T09:00:00Z">
            <w:rPr>
              <w:i/>
              <w:iCs/>
            </w:rPr>
          </w:rPrChange>
        </w:rPr>
        <w:t>J. Econ. Issues</w:t>
      </w:r>
      <w:r w:rsidRPr="00E94408">
        <w:rPr>
          <w:lang w:val="en-US"/>
          <w:rPrChange w:id="348" w:author="Virginia Anne Nichols" w:date="2025-05-14T11:00:00Z" w16du:dateUtc="2025-05-14T09:00:00Z">
            <w:rPr/>
          </w:rPrChange>
        </w:rPr>
        <w:t xml:space="preserve"> </w:t>
      </w:r>
      <w:r w:rsidRPr="00E94408">
        <w:rPr>
          <w:b/>
          <w:bCs/>
          <w:lang w:val="en-US"/>
          <w:rPrChange w:id="349" w:author="Virginia Anne Nichols" w:date="2025-05-14T11:00:00Z" w16du:dateUtc="2025-05-14T09:00:00Z">
            <w:rPr>
              <w:b/>
              <w:bCs/>
            </w:rPr>
          </w:rPrChange>
        </w:rPr>
        <w:t>54</w:t>
      </w:r>
      <w:r w:rsidRPr="00E94408">
        <w:rPr>
          <w:lang w:val="en-US"/>
          <w:rPrChange w:id="350" w:author="Virginia Anne Nichols" w:date="2025-05-14T11:00:00Z" w16du:dateUtc="2025-05-14T09:00:00Z">
            <w:rPr/>
          </w:rPrChange>
        </w:rPr>
        <w:t>, 124–141 (2020).</w:t>
      </w:r>
    </w:p>
    <w:p w14:paraId="0DDD3BD9" w14:textId="77777777" w:rsidR="00E94408" w:rsidRPr="00E94408" w:rsidRDefault="00E94408" w:rsidP="00E94408">
      <w:pPr>
        <w:pStyle w:val="Bibliography"/>
        <w:rPr>
          <w:lang w:val="en-US"/>
          <w:rPrChange w:id="351" w:author="Virginia Anne Nichols" w:date="2025-05-14T11:00:00Z" w16du:dateUtc="2025-05-14T09:00:00Z">
            <w:rPr/>
          </w:rPrChange>
        </w:rPr>
      </w:pPr>
      <w:r w:rsidRPr="00E94408">
        <w:rPr>
          <w:lang w:val="en-US"/>
          <w:rPrChange w:id="352" w:author="Virginia Anne Nichols" w:date="2025-05-14T11:00:00Z" w16du:dateUtc="2025-05-14T09:00:00Z">
            <w:rPr/>
          </w:rPrChange>
        </w:rPr>
        <w:t>30.</w:t>
      </w:r>
      <w:r w:rsidRPr="00E94408">
        <w:rPr>
          <w:lang w:val="en-US"/>
          <w:rPrChange w:id="353" w:author="Virginia Anne Nichols" w:date="2025-05-14T11:00:00Z" w16du:dateUtc="2025-05-14T09:00:00Z">
            <w:rPr/>
          </w:rPrChange>
        </w:rPr>
        <w:tab/>
        <w:t xml:space="preserve">Pilgeram, R., Dentzman, K., Lewin, P. &amp; Conley, K. How the USDA Changed the Way Women Farmers are Counted in the Census of Agriculture. </w:t>
      </w:r>
      <w:r w:rsidRPr="00E94408">
        <w:rPr>
          <w:i/>
          <w:iCs/>
          <w:lang w:val="en-US"/>
          <w:rPrChange w:id="354" w:author="Virginia Anne Nichols" w:date="2025-05-14T11:00:00Z" w16du:dateUtc="2025-05-14T09:00:00Z">
            <w:rPr>
              <w:i/>
              <w:iCs/>
            </w:rPr>
          </w:rPrChange>
        </w:rPr>
        <w:t>Choices</w:t>
      </w:r>
      <w:r w:rsidRPr="00E94408">
        <w:rPr>
          <w:lang w:val="en-US"/>
          <w:rPrChange w:id="355" w:author="Virginia Anne Nichols" w:date="2025-05-14T11:00:00Z" w16du:dateUtc="2025-05-14T09:00:00Z">
            <w:rPr/>
          </w:rPrChange>
        </w:rPr>
        <w:t xml:space="preserve"> </w:t>
      </w:r>
      <w:r w:rsidRPr="00E94408">
        <w:rPr>
          <w:b/>
          <w:bCs/>
          <w:lang w:val="en-US"/>
          <w:rPrChange w:id="356" w:author="Virginia Anne Nichols" w:date="2025-05-14T11:00:00Z" w16du:dateUtc="2025-05-14T09:00:00Z">
            <w:rPr>
              <w:b/>
              <w:bCs/>
            </w:rPr>
          </w:rPrChange>
        </w:rPr>
        <w:t>35</w:t>
      </w:r>
      <w:r w:rsidRPr="00E94408">
        <w:rPr>
          <w:lang w:val="en-US"/>
          <w:rPrChange w:id="357" w:author="Virginia Anne Nichols" w:date="2025-05-14T11:00:00Z" w16du:dateUtc="2025-05-14T09:00:00Z">
            <w:rPr/>
          </w:rPrChange>
        </w:rPr>
        <w:t>, 1–10 (2020).</w:t>
      </w:r>
    </w:p>
    <w:p w14:paraId="7B4DA2E2" w14:textId="77777777" w:rsidR="00E94408" w:rsidRPr="00E94408" w:rsidRDefault="00E94408" w:rsidP="00E94408">
      <w:pPr>
        <w:pStyle w:val="Bibliography"/>
        <w:rPr>
          <w:lang w:val="en-US"/>
          <w:rPrChange w:id="358" w:author="Virginia Anne Nichols" w:date="2025-05-14T11:00:00Z" w16du:dateUtc="2025-05-14T09:00:00Z">
            <w:rPr/>
          </w:rPrChange>
        </w:rPr>
      </w:pPr>
      <w:r w:rsidRPr="00E94408">
        <w:rPr>
          <w:lang w:val="en-US"/>
          <w:rPrChange w:id="359" w:author="Virginia Anne Nichols" w:date="2025-05-14T11:00:00Z" w16du:dateUtc="2025-05-14T09:00:00Z">
            <w:rPr/>
          </w:rPrChange>
        </w:rPr>
        <w:t>31.</w:t>
      </w:r>
      <w:r w:rsidRPr="00E94408">
        <w:rPr>
          <w:lang w:val="en-US"/>
          <w:rPrChange w:id="360" w:author="Virginia Anne Nichols" w:date="2025-05-14T11:00:00Z" w16du:dateUtc="2025-05-14T09:00:00Z">
            <w:rPr/>
          </w:rPrChange>
        </w:rPr>
        <w:tab/>
        <w:t xml:space="preserve">Acosta, M. </w:t>
      </w:r>
      <w:r w:rsidRPr="00E94408">
        <w:rPr>
          <w:i/>
          <w:iCs/>
          <w:lang w:val="en-US"/>
          <w:rPrChange w:id="361" w:author="Virginia Anne Nichols" w:date="2025-05-14T11:00:00Z" w16du:dateUtc="2025-05-14T09:00:00Z">
            <w:rPr>
              <w:i/>
              <w:iCs/>
            </w:rPr>
          </w:rPrChange>
        </w:rPr>
        <w:t>et al.</w:t>
      </w:r>
      <w:r w:rsidRPr="00E94408">
        <w:rPr>
          <w:lang w:val="en-US"/>
          <w:rPrChange w:id="362" w:author="Virginia Anne Nichols" w:date="2025-05-14T11:00:00Z" w16du:dateUtc="2025-05-14T09:00:00Z">
            <w:rPr/>
          </w:rPrChange>
        </w:rPr>
        <w:t xml:space="preserve"> What does it Mean to Make a ‘Joint’ Decision? Unpacking Intra-household Decision Making in Agriculture: Implications for Policy and Practice. </w:t>
      </w:r>
      <w:r w:rsidRPr="00E94408">
        <w:rPr>
          <w:i/>
          <w:iCs/>
          <w:lang w:val="en-US"/>
          <w:rPrChange w:id="363" w:author="Virginia Anne Nichols" w:date="2025-05-14T11:00:00Z" w16du:dateUtc="2025-05-14T09:00:00Z">
            <w:rPr>
              <w:i/>
              <w:iCs/>
            </w:rPr>
          </w:rPrChange>
        </w:rPr>
        <w:t>J. Dev. Stud.</w:t>
      </w:r>
      <w:r w:rsidRPr="00E94408">
        <w:rPr>
          <w:lang w:val="en-US"/>
          <w:rPrChange w:id="364" w:author="Virginia Anne Nichols" w:date="2025-05-14T11:00:00Z" w16du:dateUtc="2025-05-14T09:00:00Z">
            <w:rPr/>
          </w:rPrChange>
        </w:rPr>
        <w:t xml:space="preserve"> </w:t>
      </w:r>
      <w:r w:rsidRPr="00E94408">
        <w:rPr>
          <w:b/>
          <w:bCs/>
          <w:lang w:val="en-US"/>
          <w:rPrChange w:id="365" w:author="Virginia Anne Nichols" w:date="2025-05-14T11:00:00Z" w16du:dateUtc="2025-05-14T09:00:00Z">
            <w:rPr>
              <w:b/>
              <w:bCs/>
            </w:rPr>
          </w:rPrChange>
        </w:rPr>
        <w:t>56</w:t>
      </w:r>
      <w:r w:rsidRPr="00E94408">
        <w:rPr>
          <w:lang w:val="en-US"/>
          <w:rPrChange w:id="366" w:author="Virginia Anne Nichols" w:date="2025-05-14T11:00:00Z" w16du:dateUtc="2025-05-14T09:00:00Z">
            <w:rPr/>
          </w:rPrChange>
        </w:rPr>
        <w:t>, 1210–1229 (2020).</w:t>
      </w:r>
    </w:p>
    <w:p w14:paraId="6C6EBB00" w14:textId="77777777" w:rsidR="00E94408" w:rsidRPr="00E94408" w:rsidRDefault="00E94408" w:rsidP="00E94408">
      <w:pPr>
        <w:pStyle w:val="Bibliography"/>
        <w:rPr>
          <w:lang w:val="en-US"/>
          <w:rPrChange w:id="367" w:author="Virginia Anne Nichols" w:date="2025-05-14T11:00:00Z" w16du:dateUtc="2025-05-14T09:00:00Z">
            <w:rPr/>
          </w:rPrChange>
        </w:rPr>
      </w:pPr>
      <w:r w:rsidRPr="00E94408">
        <w:rPr>
          <w:lang w:val="en-US"/>
          <w:rPrChange w:id="368" w:author="Virginia Anne Nichols" w:date="2025-05-14T11:00:00Z" w16du:dateUtc="2025-05-14T09:00:00Z">
            <w:rPr/>
          </w:rPrChange>
        </w:rPr>
        <w:t>32.</w:t>
      </w:r>
      <w:r w:rsidRPr="00E94408">
        <w:rPr>
          <w:lang w:val="en-US"/>
          <w:rPrChange w:id="369" w:author="Virginia Anne Nichols" w:date="2025-05-14T11:00:00Z" w16du:dateUtc="2025-05-14T09:00:00Z">
            <w:rPr/>
          </w:rPrChange>
        </w:rPr>
        <w:tab/>
        <w:t xml:space="preserve">Guilbeault, D. </w:t>
      </w:r>
      <w:r w:rsidRPr="00E94408">
        <w:rPr>
          <w:i/>
          <w:iCs/>
          <w:lang w:val="en-US"/>
          <w:rPrChange w:id="370" w:author="Virginia Anne Nichols" w:date="2025-05-14T11:00:00Z" w16du:dateUtc="2025-05-14T09:00:00Z">
            <w:rPr>
              <w:i/>
              <w:iCs/>
            </w:rPr>
          </w:rPrChange>
        </w:rPr>
        <w:t>et al.</w:t>
      </w:r>
      <w:r w:rsidRPr="00E94408">
        <w:rPr>
          <w:lang w:val="en-US"/>
          <w:rPrChange w:id="371" w:author="Virginia Anne Nichols" w:date="2025-05-14T11:00:00Z" w16du:dateUtc="2025-05-14T09:00:00Z">
            <w:rPr/>
          </w:rPrChange>
        </w:rPr>
        <w:t xml:space="preserve"> Online images amplify gender bias. </w:t>
      </w:r>
      <w:r w:rsidRPr="00E94408">
        <w:rPr>
          <w:i/>
          <w:iCs/>
          <w:lang w:val="en-US"/>
          <w:rPrChange w:id="372" w:author="Virginia Anne Nichols" w:date="2025-05-14T11:00:00Z" w16du:dateUtc="2025-05-14T09:00:00Z">
            <w:rPr>
              <w:i/>
              <w:iCs/>
            </w:rPr>
          </w:rPrChange>
        </w:rPr>
        <w:t>Nature</w:t>
      </w:r>
      <w:r w:rsidRPr="00E94408">
        <w:rPr>
          <w:lang w:val="en-US"/>
          <w:rPrChange w:id="373" w:author="Virginia Anne Nichols" w:date="2025-05-14T11:00:00Z" w16du:dateUtc="2025-05-14T09:00:00Z">
            <w:rPr/>
          </w:rPrChange>
        </w:rPr>
        <w:t xml:space="preserve"> </w:t>
      </w:r>
      <w:r w:rsidRPr="00E94408">
        <w:rPr>
          <w:b/>
          <w:bCs/>
          <w:lang w:val="en-US"/>
          <w:rPrChange w:id="374" w:author="Virginia Anne Nichols" w:date="2025-05-14T11:00:00Z" w16du:dateUtc="2025-05-14T09:00:00Z">
            <w:rPr>
              <w:b/>
              <w:bCs/>
            </w:rPr>
          </w:rPrChange>
        </w:rPr>
        <w:t>626</w:t>
      </w:r>
      <w:r w:rsidRPr="00E94408">
        <w:rPr>
          <w:lang w:val="en-US"/>
          <w:rPrChange w:id="375" w:author="Virginia Anne Nichols" w:date="2025-05-14T11:00:00Z" w16du:dateUtc="2025-05-14T09:00:00Z">
            <w:rPr/>
          </w:rPrChange>
        </w:rPr>
        <w:t>, 1049–1055 (2024).</w:t>
      </w:r>
    </w:p>
    <w:p w14:paraId="6F08D56D" w14:textId="77777777" w:rsidR="00E94408" w:rsidRPr="00E94408" w:rsidRDefault="00E94408" w:rsidP="00E94408">
      <w:pPr>
        <w:pStyle w:val="Bibliography"/>
        <w:rPr>
          <w:lang w:val="en-US"/>
          <w:rPrChange w:id="376" w:author="Virginia Anne Nichols" w:date="2025-05-14T11:00:00Z" w16du:dateUtc="2025-05-14T09:00:00Z">
            <w:rPr/>
          </w:rPrChange>
        </w:rPr>
      </w:pPr>
      <w:r w:rsidRPr="00E94408">
        <w:rPr>
          <w:lang w:val="en-US"/>
          <w:rPrChange w:id="377" w:author="Virginia Anne Nichols" w:date="2025-05-14T11:00:00Z" w16du:dateUtc="2025-05-14T09:00:00Z">
            <w:rPr/>
          </w:rPrChange>
        </w:rPr>
        <w:t>33.</w:t>
      </w:r>
      <w:r w:rsidRPr="00E94408">
        <w:rPr>
          <w:lang w:val="en-US"/>
          <w:rPrChange w:id="378" w:author="Virginia Anne Nichols" w:date="2025-05-14T11:00:00Z" w16du:dateUtc="2025-05-14T09:00:00Z">
            <w:rPr/>
          </w:rPrChange>
        </w:rPr>
        <w:tab/>
        <w:t xml:space="preserve">Petrzelka, P., Sorensen, A. &amp; Filipiak, J. Women Agricultural Landowners—Past Time to Put Them “On the Radar”. </w:t>
      </w:r>
      <w:r w:rsidRPr="00E94408">
        <w:rPr>
          <w:i/>
          <w:iCs/>
          <w:lang w:val="en-US"/>
          <w:rPrChange w:id="379" w:author="Virginia Anne Nichols" w:date="2025-05-14T11:00:00Z" w16du:dateUtc="2025-05-14T09:00:00Z">
            <w:rPr>
              <w:i/>
              <w:iCs/>
            </w:rPr>
          </w:rPrChange>
        </w:rPr>
        <w:t>Soc. Nat. Resour.</w:t>
      </w:r>
      <w:r w:rsidRPr="00E94408">
        <w:rPr>
          <w:lang w:val="en-US"/>
          <w:rPrChange w:id="380" w:author="Virginia Anne Nichols" w:date="2025-05-14T11:00:00Z" w16du:dateUtc="2025-05-14T09:00:00Z">
            <w:rPr/>
          </w:rPrChange>
        </w:rPr>
        <w:t xml:space="preserve"> </w:t>
      </w:r>
      <w:r w:rsidRPr="00E94408">
        <w:rPr>
          <w:b/>
          <w:bCs/>
          <w:lang w:val="en-US"/>
          <w:rPrChange w:id="381" w:author="Virginia Anne Nichols" w:date="2025-05-14T11:00:00Z" w16du:dateUtc="2025-05-14T09:00:00Z">
            <w:rPr>
              <w:b/>
              <w:bCs/>
            </w:rPr>
          </w:rPrChange>
        </w:rPr>
        <w:t>31</w:t>
      </w:r>
      <w:r w:rsidRPr="00E94408">
        <w:rPr>
          <w:lang w:val="en-US"/>
          <w:rPrChange w:id="382" w:author="Virginia Anne Nichols" w:date="2025-05-14T11:00:00Z" w16du:dateUtc="2025-05-14T09:00:00Z">
            <w:rPr/>
          </w:rPrChange>
        </w:rPr>
        <w:t>, 853–864 (2018).</w:t>
      </w:r>
    </w:p>
    <w:p w14:paraId="40F09C20" w14:textId="77777777" w:rsidR="00E94408" w:rsidRPr="00E94408" w:rsidRDefault="00E94408" w:rsidP="00E94408">
      <w:pPr>
        <w:pStyle w:val="Bibliography"/>
        <w:rPr>
          <w:lang w:val="en-US"/>
          <w:rPrChange w:id="383" w:author="Virginia Anne Nichols" w:date="2025-05-14T11:00:00Z" w16du:dateUtc="2025-05-14T09:00:00Z">
            <w:rPr/>
          </w:rPrChange>
        </w:rPr>
      </w:pPr>
      <w:r w:rsidRPr="00E94408">
        <w:rPr>
          <w:lang w:val="en-US"/>
          <w:rPrChange w:id="384" w:author="Virginia Anne Nichols" w:date="2025-05-14T11:00:00Z" w16du:dateUtc="2025-05-14T09:00:00Z">
            <w:rPr/>
          </w:rPrChange>
        </w:rPr>
        <w:t>34.</w:t>
      </w:r>
      <w:r w:rsidRPr="00E94408">
        <w:rPr>
          <w:lang w:val="en-US"/>
          <w:rPrChange w:id="385" w:author="Virginia Anne Nichols" w:date="2025-05-14T11:00:00Z" w16du:dateUtc="2025-05-14T09:00:00Z">
            <w:rPr/>
          </w:rPrChange>
        </w:rPr>
        <w:tab/>
        <w:t xml:space="preserve">Trauger, A. </w:t>
      </w:r>
      <w:r w:rsidRPr="00E94408">
        <w:rPr>
          <w:i/>
          <w:iCs/>
          <w:lang w:val="en-US"/>
          <w:rPrChange w:id="386" w:author="Virginia Anne Nichols" w:date="2025-05-14T11:00:00Z" w16du:dateUtc="2025-05-14T09:00:00Z">
            <w:rPr>
              <w:i/>
              <w:iCs/>
            </w:rPr>
          </w:rPrChange>
        </w:rPr>
        <w:t>et al.</w:t>
      </w:r>
      <w:r w:rsidRPr="00E94408">
        <w:rPr>
          <w:lang w:val="en-US"/>
          <w:rPrChange w:id="387" w:author="Virginia Anne Nichols" w:date="2025-05-14T11:00:00Z" w16du:dateUtc="2025-05-14T09:00:00Z">
            <w:rPr/>
          </w:rPrChange>
        </w:rPr>
        <w:t xml:space="preserve"> Agricultural education: Gender identity and knowledge exchange. </w:t>
      </w:r>
      <w:r w:rsidRPr="00E94408">
        <w:rPr>
          <w:i/>
          <w:iCs/>
          <w:lang w:val="en-US"/>
          <w:rPrChange w:id="388" w:author="Virginia Anne Nichols" w:date="2025-05-14T11:00:00Z" w16du:dateUtc="2025-05-14T09:00:00Z">
            <w:rPr>
              <w:i/>
              <w:iCs/>
            </w:rPr>
          </w:rPrChange>
        </w:rPr>
        <w:t>J. Rural Stud.</w:t>
      </w:r>
      <w:r w:rsidRPr="00E94408">
        <w:rPr>
          <w:lang w:val="en-US"/>
          <w:rPrChange w:id="389" w:author="Virginia Anne Nichols" w:date="2025-05-14T11:00:00Z" w16du:dateUtc="2025-05-14T09:00:00Z">
            <w:rPr/>
          </w:rPrChange>
        </w:rPr>
        <w:t xml:space="preserve"> </w:t>
      </w:r>
      <w:r w:rsidRPr="00E94408">
        <w:rPr>
          <w:b/>
          <w:bCs/>
          <w:lang w:val="en-US"/>
          <w:rPrChange w:id="390" w:author="Virginia Anne Nichols" w:date="2025-05-14T11:00:00Z" w16du:dateUtc="2025-05-14T09:00:00Z">
            <w:rPr>
              <w:b/>
              <w:bCs/>
            </w:rPr>
          </w:rPrChange>
        </w:rPr>
        <w:t>24</w:t>
      </w:r>
      <w:r w:rsidRPr="00E94408">
        <w:rPr>
          <w:lang w:val="en-US"/>
          <w:rPrChange w:id="391" w:author="Virginia Anne Nichols" w:date="2025-05-14T11:00:00Z" w16du:dateUtc="2025-05-14T09:00:00Z">
            <w:rPr/>
          </w:rPrChange>
        </w:rPr>
        <w:t>, 432–439 (2008).</w:t>
      </w:r>
    </w:p>
    <w:p w14:paraId="69A25642" w14:textId="77777777" w:rsidR="00E94408" w:rsidRPr="00E94408" w:rsidRDefault="00E94408" w:rsidP="00E94408">
      <w:pPr>
        <w:pStyle w:val="Bibliography"/>
        <w:rPr>
          <w:lang w:val="en-US"/>
          <w:rPrChange w:id="392" w:author="Virginia Anne Nichols" w:date="2025-05-14T11:00:00Z" w16du:dateUtc="2025-05-14T09:00:00Z">
            <w:rPr/>
          </w:rPrChange>
        </w:rPr>
      </w:pPr>
      <w:r w:rsidRPr="00E94408">
        <w:rPr>
          <w:lang w:val="en-US"/>
          <w:rPrChange w:id="393" w:author="Virginia Anne Nichols" w:date="2025-05-14T11:00:00Z" w16du:dateUtc="2025-05-14T09:00:00Z">
            <w:rPr/>
          </w:rPrChange>
        </w:rPr>
        <w:t>35.</w:t>
      </w:r>
      <w:r w:rsidRPr="00E94408">
        <w:rPr>
          <w:lang w:val="en-US"/>
          <w:rPrChange w:id="394" w:author="Virginia Anne Nichols" w:date="2025-05-14T11:00:00Z" w16du:dateUtc="2025-05-14T09:00:00Z">
            <w:rPr/>
          </w:rPrChange>
        </w:rPr>
        <w:tab/>
        <w:t xml:space="preserve">Basche, A. &amp; Carter, A. Training future agriculture professionals in landowner–tenant conservation decision-making. </w:t>
      </w:r>
      <w:r w:rsidRPr="00E94408">
        <w:rPr>
          <w:i/>
          <w:iCs/>
          <w:lang w:val="en-US"/>
          <w:rPrChange w:id="395" w:author="Virginia Anne Nichols" w:date="2025-05-14T11:00:00Z" w16du:dateUtc="2025-05-14T09:00:00Z">
            <w:rPr>
              <w:i/>
              <w:iCs/>
            </w:rPr>
          </w:rPrChange>
        </w:rPr>
        <w:t>Nat. Sci. Educ.</w:t>
      </w:r>
      <w:r w:rsidRPr="00E94408">
        <w:rPr>
          <w:lang w:val="en-US"/>
          <w:rPrChange w:id="396" w:author="Virginia Anne Nichols" w:date="2025-05-14T11:00:00Z" w16du:dateUtc="2025-05-14T09:00:00Z">
            <w:rPr/>
          </w:rPrChange>
        </w:rPr>
        <w:t xml:space="preserve"> </w:t>
      </w:r>
      <w:r w:rsidRPr="00E94408">
        <w:rPr>
          <w:b/>
          <w:bCs/>
          <w:lang w:val="en-US"/>
          <w:rPrChange w:id="397" w:author="Virginia Anne Nichols" w:date="2025-05-14T11:00:00Z" w16du:dateUtc="2025-05-14T09:00:00Z">
            <w:rPr>
              <w:b/>
              <w:bCs/>
            </w:rPr>
          </w:rPrChange>
        </w:rPr>
        <w:t>50</w:t>
      </w:r>
      <w:r w:rsidRPr="00E94408">
        <w:rPr>
          <w:lang w:val="en-US"/>
          <w:rPrChange w:id="398" w:author="Virginia Anne Nichols" w:date="2025-05-14T11:00:00Z" w16du:dateUtc="2025-05-14T09:00:00Z">
            <w:rPr/>
          </w:rPrChange>
        </w:rPr>
        <w:t>, e20035 (2021).</w:t>
      </w:r>
    </w:p>
    <w:p w14:paraId="13D40BA1" w14:textId="77777777" w:rsidR="00E94408" w:rsidRPr="00E94408" w:rsidRDefault="00E94408" w:rsidP="00E94408">
      <w:pPr>
        <w:pStyle w:val="Bibliography"/>
        <w:rPr>
          <w:lang w:val="en-US"/>
          <w:rPrChange w:id="399" w:author="Virginia Anne Nichols" w:date="2025-05-14T11:00:00Z" w16du:dateUtc="2025-05-14T09:00:00Z">
            <w:rPr/>
          </w:rPrChange>
        </w:rPr>
      </w:pPr>
      <w:r w:rsidRPr="00E94408">
        <w:rPr>
          <w:lang w:val="en-US"/>
          <w:rPrChange w:id="400" w:author="Virginia Anne Nichols" w:date="2025-05-14T11:00:00Z" w16du:dateUtc="2025-05-14T09:00:00Z">
            <w:rPr/>
          </w:rPrChange>
        </w:rPr>
        <w:t>36.</w:t>
      </w:r>
      <w:r w:rsidRPr="00E94408">
        <w:rPr>
          <w:lang w:val="en-US"/>
          <w:rPrChange w:id="401" w:author="Virginia Anne Nichols" w:date="2025-05-14T11:00:00Z" w16du:dateUtc="2025-05-14T09:00:00Z">
            <w:rPr/>
          </w:rPrChange>
        </w:rPr>
        <w:tab/>
        <w:t xml:space="preserve">Carter, A. &amp; Lopez, A. L. Rebranding the Farmer: Formula Story Revision and Masculine Symbolic Boundaries in US Agriculture. </w:t>
      </w:r>
      <w:r w:rsidRPr="00E94408">
        <w:rPr>
          <w:i/>
          <w:iCs/>
          <w:lang w:val="en-US"/>
          <w:rPrChange w:id="402" w:author="Virginia Anne Nichols" w:date="2025-05-14T11:00:00Z" w16du:dateUtc="2025-05-14T09:00:00Z">
            <w:rPr>
              <w:i/>
              <w:iCs/>
            </w:rPr>
          </w:rPrChange>
        </w:rPr>
        <w:t>Fem. Form.</w:t>
      </w:r>
      <w:r w:rsidRPr="00E94408">
        <w:rPr>
          <w:lang w:val="en-US"/>
          <w:rPrChange w:id="403" w:author="Virginia Anne Nichols" w:date="2025-05-14T11:00:00Z" w16du:dateUtc="2025-05-14T09:00:00Z">
            <w:rPr/>
          </w:rPrChange>
        </w:rPr>
        <w:t xml:space="preserve"> </w:t>
      </w:r>
      <w:r w:rsidRPr="00E94408">
        <w:rPr>
          <w:b/>
          <w:bCs/>
          <w:lang w:val="en-US"/>
          <w:rPrChange w:id="404" w:author="Virginia Anne Nichols" w:date="2025-05-14T11:00:00Z" w16du:dateUtc="2025-05-14T09:00:00Z">
            <w:rPr>
              <w:b/>
              <w:bCs/>
            </w:rPr>
          </w:rPrChange>
        </w:rPr>
        <w:t>31</w:t>
      </w:r>
      <w:r w:rsidRPr="00E94408">
        <w:rPr>
          <w:lang w:val="en-US"/>
          <w:rPrChange w:id="405" w:author="Virginia Anne Nichols" w:date="2025-05-14T11:00:00Z" w16du:dateUtc="2025-05-14T09:00:00Z">
            <w:rPr/>
          </w:rPrChange>
        </w:rPr>
        <w:t>, 25–50 (2019).</w:t>
      </w:r>
    </w:p>
    <w:p w14:paraId="48CED74F" w14:textId="77777777" w:rsidR="00E94408" w:rsidRPr="00E94408" w:rsidRDefault="00E94408" w:rsidP="00E94408">
      <w:pPr>
        <w:pStyle w:val="Bibliography"/>
        <w:rPr>
          <w:lang w:val="en-US"/>
          <w:rPrChange w:id="406" w:author="Virginia Anne Nichols" w:date="2025-05-14T11:00:00Z" w16du:dateUtc="2025-05-14T09:00:00Z">
            <w:rPr/>
          </w:rPrChange>
        </w:rPr>
      </w:pPr>
      <w:r w:rsidRPr="00E94408">
        <w:rPr>
          <w:lang w:val="en-US"/>
          <w:rPrChange w:id="407" w:author="Virginia Anne Nichols" w:date="2025-05-14T11:00:00Z" w16du:dateUtc="2025-05-14T09:00:00Z">
            <w:rPr/>
          </w:rPrChange>
        </w:rPr>
        <w:t>37.</w:t>
      </w:r>
      <w:r w:rsidRPr="00E94408">
        <w:rPr>
          <w:lang w:val="en-US"/>
          <w:rPrChange w:id="408" w:author="Virginia Anne Nichols" w:date="2025-05-14T11:00:00Z" w16du:dateUtc="2025-05-14T09:00:00Z">
            <w:rPr/>
          </w:rPrChange>
        </w:rPr>
        <w:tab/>
        <w:t xml:space="preserve">Garnica, B. Linguistic Sexism and Society: A Woman’s Representation Through Language. </w:t>
      </w:r>
      <w:r w:rsidRPr="00E94408">
        <w:rPr>
          <w:i/>
          <w:iCs/>
          <w:lang w:val="en-US"/>
          <w:rPrChange w:id="409" w:author="Virginia Anne Nichols" w:date="2025-05-14T11:00:00Z" w16du:dateUtc="2025-05-14T09:00:00Z">
            <w:rPr>
              <w:i/>
              <w:iCs/>
            </w:rPr>
          </w:rPrChange>
        </w:rPr>
        <w:t>Language. Text. Society</w:t>
      </w:r>
      <w:r w:rsidRPr="00E94408">
        <w:rPr>
          <w:lang w:val="en-US"/>
          <w:rPrChange w:id="410" w:author="Virginia Anne Nichols" w:date="2025-05-14T11:00:00Z" w16du:dateUtc="2025-05-14T09:00:00Z">
            <w:rPr/>
          </w:rPrChange>
        </w:rPr>
        <w:t xml:space="preserve"> https://ltsj.online/2020-07-2-garnica/ (2020).</w:t>
      </w:r>
    </w:p>
    <w:p w14:paraId="4226D7E7" w14:textId="77777777" w:rsidR="00E94408" w:rsidRPr="00E94408" w:rsidRDefault="00E94408" w:rsidP="00E94408">
      <w:pPr>
        <w:pStyle w:val="Bibliography"/>
        <w:rPr>
          <w:lang w:val="en-US"/>
          <w:rPrChange w:id="411" w:author="Virginia Anne Nichols" w:date="2025-05-14T11:00:00Z" w16du:dateUtc="2025-05-14T09:00:00Z">
            <w:rPr/>
          </w:rPrChange>
        </w:rPr>
      </w:pPr>
      <w:r w:rsidRPr="00E94408">
        <w:rPr>
          <w:lang w:val="en-US"/>
          <w:rPrChange w:id="412" w:author="Virginia Anne Nichols" w:date="2025-05-14T11:00:00Z" w16du:dateUtc="2025-05-14T09:00:00Z">
            <w:rPr/>
          </w:rPrChange>
        </w:rPr>
        <w:t>38.</w:t>
      </w:r>
      <w:r w:rsidRPr="00E94408">
        <w:rPr>
          <w:lang w:val="en-US"/>
          <w:rPrChange w:id="413" w:author="Virginia Anne Nichols" w:date="2025-05-14T11:00:00Z" w16du:dateUtc="2025-05-14T09:00:00Z">
            <w:rPr/>
          </w:rPrChange>
        </w:rPr>
        <w:tab/>
        <w:t xml:space="preserve">Carter, A. “We Don’t Equal Even Just One Man”: Gender and Social Control in Conservation Adoption. </w:t>
      </w:r>
      <w:r w:rsidRPr="00E94408">
        <w:rPr>
          <w:i/>
          <w:iCs/>
          <w:lang w:val="en-US"/>
          <w:rPrChange w:id="414" w:author="Virginia Anne Nichols" w:date="2025-05-14T11:00:00Z" w16du:dateUtc="2025-05-14T09:00:00Z">
            <w:rPr>
              <w:i/>
              <w:iCs/>
            </w:rPr>
          </w:rPrChange>
        </w:rPr>
        <w:t>Soc. Nat. Resour.</w:t>
      </w:r>
      <w:r w:rsidRPr="00E94408">
        <w:rPr>
          <w:lang w:val="en-US"/>
          <w:rPrChange w:id="415" w:author="Virginia Anne Nichols" w:date="2025-05-14T11:00:00Z" w16du:dateUtc="2025-05-14T09:00:00Z">
            <w:rPr/>
          </w:rPrChange>
        </w:rPr>
        <w:t xml:space="preserve"> </w:t>
      </w:r>
      <w:r w:rsidRPr="00E94408">
        <w:rPr>
          <w:b/>
          <w:bCs/>
          <w:lang w:val="en-US"/>
          <w:rPrChange w:id="416" w:author="Virginia Anne Nichols" w:date="2025-05-14T11:00:00Z" w16du:dateUtc="2025-05-14T09:00:00Z">
            <w:rPr>
              <w:b/>
              <w:bCs/>
            </w:rPr>
          </w:rPrChange>
        </w:rPr>
        <w:t>32</w:t>
      </w:r>
      <w:r w:rsidRPr="00E94408">
        <w:rPr>
          <w:lang w:val="en-US"/>
          <w:rPrChange w:id="417" w:author="Virginia Anne Nichols" w:date="2025-05-14T11:00:00Z" w16du:dateUtc="2025-05-14T09:00:00Z">
            <w:rPr/>
          </w:rPrChange>
        </w:rPr>
        <w:t>, 893–910 (2019).</w:t>
      </w:r>
    </w:p>
    <w:p w14:paraId="67358977" w14:textId="77777777" w:rsidR="00E94408" w:rsidRPr="00E94408" w:rsidRDefault="00E94408" w:rsidP="00E94408">
      <w:pPr>
        <w:pStyle w:val="Bibliography"/>
        <w:rPr>
          <w:lang w:val="en-US"/>
          <w:rPrChange w:id="418" w:author="Virginia Anne Nichols" w:date="2025-05-14T11:00:00Z" w16du:dateUtc="2025-05-14T09:00:00Z">
            <w:rPr/>
          </w:rPrChange>
        </w:rPr>
      </w:pPr>
      <w:r w:rsidRPr="00E94408">
        <w:rPr>
          <w:lang w:val="en-US"/>
          <w:rPrChange w:id="419" w:author="Virginia Anne Nichols" w:date="2025-05-14T11:00:00Z" w16du:dateUtc="2025-05-14T09:00:00Z">
            <w:rPr/>
          </w:rPrChange>
        </w:rPr>
        <w:t>39.</w:t>
      </w:r>
      <w:r w:rsidRPr="00E94408">
        <w:rPr>
          <w:lang w:val="en-US"/>
          <w:rPrChange w:id="420" w:author="Virginia Anne Nichols" w:date="2025-05-14T11:00:00Z" w16du:dateUtc="2025-05-14T09:00:00Z">
            <w:rPr/>
          </w:rPrChange>
        </w:rPr>
        <w:tab/>
        <w:t xml:space="preserve">Eells, J. C. &amp; Soulis, J. Do women farmland owners count in agricultural conservation? A review of research on women farmland owners in the United States. </w:t>
      </w:r>
      <w:r w:rsidRPr="00E94408">
        <w:rPr>
          <w:i/>
          <w:iCs/>
          <w:lang w:val="en-US"/>
          <w:rPrChange w:id="421" w:author="Virginia Anne Nichols" w:date="2025-05-14T11:00:00Z" w16du:dateUtc="2025-05-14T09:00:00Z">
            <w:rPr>
              <w:i/>
              <w:iCs/>
            </w:rPr>
          </w:rPrChange>
        </w:rPr>
        <w:t>J. Soil Water Conserv.</w:t>
      </w:r>
      <w:r w:rsidRPr="00E94408">
        <w:rPr>
          <w:lang w:val="en-US"/>
          <w:rPrChange w:id="422" w:author="Virginia Anne Nichols" w:date="2025-05-14T11:00:00Z" w16du:dateUtc="2025-05-14T09:00:00Z">
            <w:rPr/>
          </w:rPrChange>
        </w:rPr>
        <w:t xml:space="preserve"> </w:t>
      </w:r>
      <w:r w:rsidRPr="00E94408">
        <w:rPr>
          <w:b/>
          <w:bCs/>
          <w:lang w:val="en-US"/>
          <w:rPrChange w:id="423" w:author="Virginia Anne Nichols" w:date="2025-05-14T11:00:00Z" w16du:dateUtc="2025-05-14T09:00:00Z">
            <w:rPr>
              <w:b/>
              <w:bCs/>
            </w:rPr>
          </w:rPrChange>
        </w:rPr>
        <w:t>68</w:t>
      </w:r>
      <w:r w:rsidRPr="00E94408">
        <w:rPr>
          <w:lang w:val="en-US"/>
          <w:rPrChange w:id="424" w:author="Virginia Anne Nichols" w:date="2025-05-14T11:00:00Z" w16du:dateUtc="2025-05-14T09:00:00Z">
            <w:rPr/>
          </w:rPrChange>
        </w:rPr>
        <w:t>, 121A-123A (2013).</w:t>
      </w:r>
    </w:p>
    <w:p w14:paraId="0BE77E30" w14:textId="77777777" w:rsidR="00E94408" w:rsidRPr="00E94408" w:rsidRDefault="00E94408" w:rsidP="00E94408">
      <w:pPr>
        <w:pStyle w:val="Bibliography"/>
        <w:rPr>
          <w:lang w:val="en-US"/>
          <w:rPrChange w:id="425" w:author="Virginia Anne Nichols" w:date="2025-05-14T11:00:00Z" w16du:dateUtc="2025-05-14T09:00:00Z">
            <w:rPr/>
          </w:rPrChange>
        </w:rPr>
      </w:pPr>
      <w:r w:rsidRPr="00E94408">
        <w:rPr>
          <w:lang w:val="en-US"/>
          <w:rPrChange w:id="426" w:author="Virginia Anne Nichols" w:date="2025-05-14T11:00:00Z" w16du:dateUtc="2025-05-14T09:00:00Z">
            <w:rPr/>
          </w:rPrChange>
        </w:rPr>
        <w:t>40.</w:t>
      </w:r>
      <w:r w:rsidRPr="00E94408">
        <w:rPr>
          <w:lang w:val="en-US"/>
          <w:rPrChange w:id="427" w:author="Virginia Anne Nichols" w:date="2025-05-14T11:00:00Z" w16du:dateUtc="2025-05-14T09:00:00Z">
            <w:rPr/>
          </w:rPrChange>
        </w:rPr>
        <w:tab/>
        <w:t xml:space="preserve">Wheeler, S. A. What influences agricultural professionals’ views towards organic agriculture? </w:t>
      </w:r>
      <w:r w:rsidRPr="00E94408">
        <w:rPr>
          <w:i/>
          <w:iCs/>
          <w:lang w:val="en-US"/>
          <w:rPrChange w:id="428" w:author="Virginia Anne Nichols" w:date="2025-05-14T11:00:00Z" w16du:dateUtc="2025-05-14T09:00:00Z">
            <w:rPr>
              <w:i/>
              <w:iCs/>
            </w:rPr>
          </w:rPrChange>
        </w:rPr>
        <w:t>Ecol. Econ.</w:t>
      </w:r>
      <w:r w:rsidRPr="00E94408">
        <w:rPr>
          <w:lang w:val="en-US"/>
          <w:rPrChange w:id="429" w:author="Virginia Anne Nichols" w:date="2025-05-14T11:00:00Z" w16du:dateUtc="2025-05-14T09:00:00Z">
            <w:rPr/>
          </w:rPrChange>
        </w:rPr>
        <w:t xml:space="preserve"> </w:t>
      </w:r>
      <w:r w:rsidRPr="00E94408">
        <w:rPr>
          <w:b/>
          <w:bCs/>
          <w:lang w:val="en-US"/>
          <w:rPrChange w:id="430" w:author="Virginia Anne Nichols" w:date="2025-05-14T11:00:00Z" w16du:dateUtc="2025-05-14T09:00:00Z">
            <w:rPr>
              <w:b/>
              <w:bCs/>
            </w:rPr>
          </w:rPrChange>
        </w:rPr>
        <w:t>65</w:t>
      </w:r>
      <w:r w:rsidRPr="00E94408">
        <w:rPr>
          <w:lang w:val="en-US"/>
          <w:rPrChange w:id="431" w:author="Virginia Anne Nichols" w:date="2025-05-14T11:00:00Z" w16du:dateUtc="2025-05-14T09:00:00Z">
            <w:rPr/>
          </w:rPrChange>
        </w:rPr>
        <w:t>, 145–154 (2008).</w:t>
      </w:r>
    </w:p>
    <w:p w14:paraId="4AE0B6C0" w14:textId="77777777" w:rsidR="00E94408" w:rsidRPr="00E94408" w:rsidRDefault="00E94408" w:rsidP="00E94408">
      <w:pPr>
        <w:pStyle w:val="Bibliography"/>
        <w:rPr>
          <w:lang w:val="en-US"/>
          <w:rPrChange w:id="432" w:author="Virginia Anne Nichols" w:date="2025-05-14T11:00:00Z" w16du:dateUtc="2025-05-14T09:00:00Z">
            <w:rPr/>
          </w:rPrChange>
        </w:rPr>
      </w:pPr>
      <w:r w:rsidRPr="00E94408">
        <w:rPr>
          <w:lang w:val="en-US"/>
          <w:rPrChange w:id="433" w:author="Virginia Anne Nichols" w:date="2025-05-14T11:00:00Z" w16du:dateUtc="2025-05-14T09:00:00Z">
            <w:rPr/>
          </w:rPrChange>
        </w:rPr>
        <w:t>41.</w:t>
      </w:r>
      <w:r w:rsidRPr="00E94408">
        <w:rPr>
          <w:lang w:val="en-US"/>
          <w:rPrChange w:id="434" w:author="Virginia Anne Nichols" w:date="2025-05-14T11:00:00Z" w16du:dateUtc="2025-05-14T09:00:00Z">
            <w:rPr/>
          </w:rPrChange>
        </w:rPr>
        <w:tab/>
        <w:t xml:space="preserve">Montenegro de Wit, M. &amp; Iles, A. Toward thick legitimacy: Creating a web of legitimacy for agroecology. </w:t>
      </w:r>
      <w:r w:rsidRPr="00E94408">
        <w:rPr>
          <w:i/>
          <w:iCs/>
          <w:lang w:val="en-US"/>
          <w:rPrChange w:id="435" w:author="Virginia Anne Nichols" w:date="2025-05-14T11:00:00Z" w16du:dateUtc="2025-05-14T09:00:00Z">
            <w:rPr>
              <w:i/>
              <w:iCs/>
            </w:rPr>
          </w:rPrChange>
        </w:rPr>
        <w:t>Elem. Sci. Anthr.</w:t>
      </w:r>
      <w:r w:rsidRPr="00E94408">
        <w:rPr>
          <w:lang w:val="en-US"/>
          <w:rPrChange w:id="436" w:author="Virginia Anne Nichols" w:date="2025-05-14T11:00:00Z" w16du:dateUtc="2025-05-14T09:00:00Z">
            <w:rPr/>
          </w:rPrChange>
        </w:rPr>
        <w:t xml:space="preserve"> </w:t>
      </w:r>
      <w:r w:rsidRPr="00E94408">
        <w:rPr>
          <w:b/>
          <w:bCs/>
          <w:lang w:val="en-US"/>
          <w:rPrChange w:id="437" w:author="Virginia Anne Nichols" w:date="2025-05-14T11:00:00Z" w16du:dateUtc="2025-05-14T09:00:00Z">
            <w:rPr>
              <w:b/>
              <w:bCs/>
            </w:rPr>
          </w:rPrChange>
        </w:rPr>
        <w:t>4</w:t>
      </w:r>
      <w:r w:rsidRPr="00E94408">
        <w:rPr>
          <w:lang w:val="en-US"/>
          <w:rPrChange w:id="438" w:author="Virginia Anne Nichols" w:date="2025-05-14T11:00:00Z" w16du:dateUtc="2025-05-14T09:00:00Z">
            <w:rPr/>
          </w:rPrChange>
        </w:rPr>
        <w:t>, 000115 (2016).</w:t>
      </w:r>
    </w:p>
    <w:p w14:paraId="29CFD03F" w14:textId="77777777" w:rsidR="00E94408" w:rsidRPr="00E94408" w:rsidRDefault="00E94408" w:rsidP="00E94408">
      <w:pPr>
        <w:pStyle w:val="Bibliography"/>
        <w:rPr>
          <w:lang w:val="en-US"/>
          <w:rPrChange w:id="439" w:author="Virginia Anne Nichols" w:date="2025-05-14T11:00:00Z" w16du:dateUtc="2025-05-14T09:00:00Z">
            <w:rPr/>
          </w:rPrChange>
        </w:rPr>
      </w:pPr>
      <w:r w:rsidRPr="00E94408">
        <w:rPr>
          <w:lang w:val="en-US"/>
          <w:rPrChange w:id="440" w:author="Virginia Anne Nichols" w:date="2025-05-14T11:00:00Z" w16du:dateUtc="2025-05-14T09:00:00Z">
            <w:rPr/>
          </w:rPrChange>
        </w:rPr>
        <w:t>42.</w:t>
      </w:r>
      <w:r w:rsidRPr="00E94408">
        <w:rPr>
          <w:lang w:val="en-US"/>
          <w:rPrChange w:id="441" w:author="Virginia Anne Nichols" w:date="2025-05-14T11:00:00Z" w16du:dateUtc="2025-05-14T09:00:00Z">
            <w:rPr/>
          </w:rPrChange>
        </w:rPr>
        <w:tab/>
        <w:t xml:space="preserve">Home page. </w:t>
      </w:r>
      <w:r w:rsidRPr="00E94408">
        <w:rPr>
          <w:i/>
          <w:iCs/>
          <w:lang w:val="en-US"/>
          <w:rPrChange w:id="442" w:author="Virginia Anne Nichols" w:date="2025-05-14T11:00:00Z" w16du:dateUtc="2025-05-14T09:00:00Z">
            <w:rPr>
              <w:i/>
              <w:iCs/>
            </w:rPr>
          </w:rPrChange>
        </w:rPr>
        <w:t>Practical Farmers of Iowa</w:t>
      </w:r>
      <w:r w:rsidRPr="00E94408">
        <w:rPr>
          <w:lang w:val="en-US"/>
          <w:rPrChange w:id="443" w:author="Virginia Anne Nichols" w:date="2025-05-14T11:00:00Z" w16du:dateUtc="2025-05-14T09:00:00Z">
            <w:rPr/>
          </w:rPrChange>
        </w:rPr>
        <w:t xml:space="preserve"> https://practicalfarmers.org/.</w:t>
      </w:r>
    </w:p>
    <w:p w14:paraId="2474DB54" w14:textId="77777777" w:rsidR="00E94408" w:rsidRPr="00E94408" w:rsidRDefault="00E94408" w:rsidP="00E94408">
      <w:pPr>
        <w:pStyle w:val="Bibliography"/>
        <w:rPr>
          <w:lang w:val="en-US"/>
          <w:rPrChange w:id="444" w:author="Virginia Anne Nichols" w:date="2025-05-14T11:00:00Z" w16du:dateUtc="2025-05-14T09:00:00Z">
            <w:rPr/>
          </w:rPrChange>
        </w:rPr>
      </w:pPr>
      <w:r w:rsidRPr="00E94408">
        <w:rPr>
          <w:lang w:val="en-US"/>
          <w:rPrChange w:id="445" w:author="Virginia Anne Nichols" w:date="2025-05-14T11:00:00Z" w16du:dateUtc="2025-05-14T09:00:00Z">
            <w:rPr/>
          </w:rPrChange>
        </w:rPr>
        <w:t>43.</w:t>
      </w:r>
      <w:r w:rsidRPr="00E94408">
        <w:rPr>
          <w:lang w:val="en-US"/>
          <w:rPrChange w:id="446" w:author="Virginia Anne Nichols" w:date="2025-05-14T11:00:00Z" w16du:dateUtc="2025-05-14T09:00:00Z">
            <w:rPr/>
          </w:rPrChange>
        </w:rPr>
        <w:tab/>
        <w:t xml:space="preserve">Asprooth, L., Norton, M. &amp; Galt, R. The adoption of conservation practices in the Corn Belt: the role of one formal farmer network, Practical Farmers of Iowa. </w:t>
      </w:r>
      <w:r w:rsidRPr="00E94408">
        <w:rPr>
          <w:i/>
          <w:iCs/>
          <w:lang w:val="en-US"/>
          <w:rPrChange w:id="447" w:author="Virginia Anne Nichols" w:date="2025-05-14T11:00:00Z" w16du:dateUtc="2025-05-14T09:00:00Z">
            <w:rPr>
              <w:i/>
              <w:iCs/>
            </w:rPr>
          </w:rPrChange>
        </w:rPr>
        <w:t>Agric. Hum. Values</w:t>
      </w:r>
      <w:r w:rsidRPr="00E94408">
        <w:rPr>
          <w:lang w:val="en-US"/>
          <w:rPrChange w:id="448" w:author="Virginia Anne Nichols" w:date="2025-05-14T11:00:00Z" w16du:dateUtc="2025-05-14T09:00:00Z">
            <w:rPr/>
          </w:rPrChange>
        </w:rPr>
        <w:t xml:space="preserve"> </w:t>
      </w:r>
      <w:r w:rsidRPr="00E94408">
        <w:rPr>
          <w:b/>
          <w:bCs/>
          <w:lang w:val="en-US"/>
          <w:rPrChange w:id="449" w:author="Virginia Anne Nichols" w:date="2025-05-14T11:00:00Z" w16du:dateUtc="2025-05-14T09:00:00Z">
            <w:rPr>
              <w:b/>
              <w:bCs/>
            </w:rPr>
          </w:rPrChange>
        </w:rPr>
        <w:t>40</w:t>
      </w:r>
      <w:r w:rsidRPr="00E94408">
        <w:rPr>
          <w:lang w:val="en-US"/>
          <w:rPrChange w:id="450" w:author="Virginia Anne Nichols" w:date="2025-05-14T11:00:00Z" w16du:dateUtc="2025-05-14T09:00:00Z">
            <w:rPr/>
          </w:rPrChange>
        </w:rPr>
        <w:t>, 1559–1580 (2023).</w:t>
      </w:r>
    </w:p>
    <w:p w14:paraId="320EE235" w14:textId="77777777" w:rsidR="00E94408" w:rsidRPr="00E94408" w:rsidRDefault="00E94408" w:rsidP="00E94408">
      <w:pPr>
        <w:pStyle w:val="Bibliography"/>
        <w:rPr>
          <w:lang w:val="en-US"/>
          <w:rPrChange w:id="451" w:author="Virginia Anne Nichols" w:date="2025-05-14T11:00:00Z" w16du:dateUtc="2025-05-14T09:00:00Z">
            <w:rPr/>
          </w:rPrChange>
        </w:rPr>
      </w:pPr>
      <w:r w:rsidRPr="00E94408">
        <w:rPr>
          <w:lang w:val="en-US"/>
          <w:rPrChange w:id="452" w:author="Virginia Anne Nichols" w:date="2025-05-14T11:00:00Z" w16du:dateUtc="2025-05-14T09:00:00Z">
            <w:rPr/>
          </w:rPrChange>
        </w:rPr>
        <w:t>44.</w:t>
      </w:r>
      <w:r w:rsidRPr="00E94408">
        <w:rPr>
          <w:lang w:val="en-US"/>
          <w:rPrChange w:id="453" w:author="Virginia Anne Nichols" w:date="2025-05-14T11:00:00Z" w16du:dateUtc="2025-05-14T09:00:00Z">
            <w:rPr/>
          </w:rPrChange>
        </w:rPr>
        <w:tab/>
        <w:t xml:space="preserve">Richard &amp; Thompson, S. The on-farm research program of Practical Farmers of Iowa. </w:t>
      </w:r>
      <w:r w:rsidRPr="00E94408">
        <w:rPr>
          <w:i/>
          <w:iCs/>
          <w:lang w:val="en-US"/>
          <w:rPrChange w:id="454" w:author="Virginia Anne Nichols" w:date="2025-05-14T11:00:00Z" w16du:dateUtc="2025-05-14T09:00:00Z">
            <w:rPr>
              <w:i/>
              <w:iCs/>
            </w:rPr>
          </w:rPrChange>
        </w:rPr>
        <w:t>Am. J. Altern. Agric.</w:t>
      </w:r>
      <w:r w:rsidRPr="00E94408">
        <w:rPr>
          <w:lang w:val="en-US"/>
          <w:rPrChange w:id="455" w:author="Virginia Anne Nichols" w:date="2025-05-14T11:00:00Z" w16du:dateUtc="2025-05-14T09:00:00Z">
            <w:rPr/>
          </w:rPrChange>
        </w:rPr>
        <w:t xml:space="preserve"> </w:t>
      </w:r>
      <w:r w:rsidRPr="00E94408">
        <w:rPr>
          <w:b/>
          <w:bCs/>
          <w:lang w:val="en-US"/>
          <w:rPrChange w:id="456" w:author="Virginia Anne Nichols" w:date="2025-05-14T11:00:00Z" w16du:dateUtc="2025-05-14T09:00:00Z">
            <w:rPr>
              <w:b/>
              <w:bCs/>
            </w:rPr>
          </w:rPrChange>
        </w:rPr>
        <w:t>5</w:t>
      </w:r>
      <w:r w:rsidRPr="00E94408">
        <w:rPr>
          <w:lang w:val="en-US"/>
          <w:rPrChange w:id="457" w:author="Virginia Anne Nichols" w:date="2025-05-14T11:00:00Z" w16du:dateUtc="2025-05-14T09:00:00Z">
            <w:rPr/>
          </w:rPrChange>
        </w:rPr>
        <w:t>, 163–167 (1990).</w:t>
      </w:r>
    </w:p>
    <w:p w14:paraId="0008EA0B" w14:textId="77777777" w:rsidR="00E94408" w:rsidRPr="00E94408" w:rsidRDefault="00E94408" w:rsidP="00E94408">
      <w:pPr>
        <w:pStyle w:val="Bibliography"/>
        <w:rPr>
          <w:lang w:val="en-US"/>
          <w:rPrChange w:id="458" w:author="Virginia Anne Nichols" w:date="2025-05-14T11:00:00Z" w16du:dateUtc="2025-05-14T09:00:00Z">
            <w:rPr/>
          </w:rPrChange>
        </w:rPr>
      </w:pPr>
      <w:r w:rsidRPr="00E94408">
        <w:rPr>
          <w:lang w:val="en-US"/>
          <w:rPrChange w:id="459" w:author="Virginia Anne Nichols" w:date="2025-05-14T11:00:00Z" w16du:dateUtc="2025-05-14T09:00:00Z">
            <w:rPr/>
          </w:rPrChange>
        </w:rPr>
        <w:lastRenderedPageBreak/>
        <w:t>45.</w:t>
      </w:r>
      <w:r w:rsidRPr="00E94408">
        <w:rPr>
          <w:lang w:val="en-US"/>
          <w:rPrChange w:id="460" w:author="Virginia Anne Nichols" w:date="2025-05-14T11:00:00Z" w16du:dateUtc="2025-05-14T09:00:00Z">
            <w:rPr/>
          </w:rPrChange>
        </w:rPr>
        <w:tab/>
        <w:t xml:space="preserve">Davis, A. S., Hill, J. D., Chase, C. A., Johanns, A. M. &amp; Liebman, M. Increasing Cropping System Diversity Balances Productivity, Profitability and Environmental Health. </w:t>
      </w:r>
      <w:r w:rsidRPr="00E94408">
        <w:rPr>
          <w:i/>
          <w:iCs/>
          <w:lang w:val="en-US"/>
          <w:rPrChange w:id="461" w:author="Virginia Anne Nichols" w:date="2025-05-14T11:00:00Z" w16du:dateUtc="2025-05-14T09:00:00Z">
            <w:rPr>
              <w:i/>
              <w:iCs/>
            </w:rPr>
          </w:rPrChange>
        </w:rPr>
        <w:t>PLOS ONE</w:t>
      </w:r>
      <w:r w:rsidRPr="00E94408">
        <w:rPr>
          <w:lang w:val="en-US"/>
          <w:rPrChange w:id="462" w:author="Virginia Anne Nichols" w:date="2025-05-14T11:00:00Z" w16du:dateUtc="2025-05-14T09:00:00Z">
            <w:rPr/>
          </w:rPrChange>
        </w:rPr>
        <w:t xml:space="preserve"> </w:t>
      </w:r>
      <w:r w:rsidRPr="00E94408">
        <w:rPr>
          <w:b/>
          <w:bCs/>
          <w:lang w:val="en-US"/>
          <w:rPrChange w:id="463" w:author="Virginia Anne Nichols" w:date="2025-05-14T11:00:00Z" w16du:dateUtc="2025-05-14T09:00:00Z">
            <w:rPr>
              <w:b/>
              <w:bCs/>
            </w:rPr>
          </w:rPrChange>
        </w:rPr>
        <w:t>7</w:t>
      </w:r>
      <w:r w:rsidRPr="00E94408">
        <w:rPr>
          <w:lang w:val="en-US"/>
          <w:rPrChange w:id="464" w:author="Virginia Anne Nichols" w:date="2025-05-14T11:00:00Z" w16du:dateUtc="2025-05-14T09:00:00Z">
            <w:rPr/>
          </w:rPrChange>
        </w:rPr>
        <w:t>, e47149 (2012).</w:t>
      </w:r>
    </w:p>
    <w:p w14:paraId="710752DA" w14:textId="77777777" w:rsidR="00E94408" w:rsidRPr="00E94408" w:rsidRDefault="00E94408" w:rsidP="00E94408">
      <w:pPr>
        <w:pStyle w:val="Bibliography"/>
        <w:rPr>
          <w:lang w:val="en-US"/>
          <w:rPrChange w:id="465" w:author="Virginia Anne Nichols" w:date="2025-05-14T11:00:00Z" w16du:dateUtc="2025-05-14T09:00:00Z">
            <w:rPr/>
          </w:rPrChange>
        </w:rPr>
      </w:pPr>
      <w:r w:rsidRPr="00E94408">
        <w:rPr>
          <w:lang w:val="en-US"/>
          <w:rPrChange w:id="466" w:author="Virginia Anne Nichols" w:date="2025-05-14T11:00:00Z" w16du:dateUtc="2025-05-14T09:00:00Z">
            <w:rPr/>
          </w:rPrChange>
        </w:rPr>
        <w:t>46.</w:t>
      </w:r>
      <w:r w:rsidRPr="00E94408">
        <w:rPr>
          <w:lang w:val="en-US"/>
          <w:rPrChange w:id="467" w:author="Virginia Anne Nichols" w:date="2025-05-14T11:00:00Z" w16du:dateUtc="2025-05-14T09:00:00Z">
            <w:rPr/>
          </w:rPrChange>
        </w:rPr>
        <w:tab/>
        <w:t xml:space="preserve">Women, Food and Agriculture Network. </w:t>
      </w:r>
      <w:r w:rsidRPr="00E94408">
        <w:rPr>
          <w:i/>
          <w:iCs/>
          <w:lang w:val="en-US"/>
          <w:rPrChange w:id="468" w:author="Virginia Anne Nichols" w:date="2025-05-14T11:00:00Z" w16du:dateUtc="2025-05-14T09:00:00Z">
            <w:rPr>
              <w:i/>
              <w:iCs/>
            </w:rPr>
          </w:rPrChange>
        </w:rPr>
        <w:t>Women, Food and Agriculture Network</w:t>
      </w:r>
      <w:r w:rsidRPr="00E94408">
        <w:rPr>
          <w:lang w:val="en-US"/>
          <w:rPrChange w:id="469" w:author="Virginia Anne Nichols" w:date="2025-05-14T11:00:00Z" w16du:dateUtc="2025-05-14T09:00:00Z">
            <w:rPr/>
          </w:rPrChange>
        </w:rPr>
        <w:t xml:space="preserve"> https://wfan.org.</w:t>
      </w:r>
    </w:p>
    <w:p w14:paraId="41027181" w14:textId="77777777" w:rsidR="00E94408" w:rsidRPr="00E94408" w:rsidRDefault="00E94408" w:rsidP="00E94408">
      <w:pPr>
        <w:pStyle w:val="Bibliography"/>
        <w:rPr>
          <w:lang w:val="en-US"/>
          <w:rPrChange w:id="470" w:author="Virginia Anne Nichols" w:date="2025-05-14T11:00:00Z" w16du:dateUtc="2025-05-14T09:00:00Z">
            <w:rPr/>
          </w:rPrChange>
        </w:rPr>
      </w:pPr>
      <w:r w:rsidRPr="00E94408">
        <w:rPr>
          <w:lang w:val="en-US"/>
          <w:rPrChange w:id="471" w:author="Virginia Anne Nichols" w:date="2025-05-14T11:00:00Z" w16du:dateUtc="2025-05-14T09:00:00Z">
            <w:rPr/>
          </w:rPrChange>
        </w:rPr>
        <w:t>47.</w:t>
      </w:r>
      <w:r w:rsidRPr="00E94408">
        <w:rPr>
          <w:lang w:val="en-US"/>
          <w:rPrChange w:id="472" w:author="Virginia Anne Nichols" w:date="2025-05-14T11:00:00Z" w16du:dateUtc="2025-05-14T09:00:00Z">
            <w:rPr/>
          </w:rPrChange>
        </w:rPr>
        <w:tab/>
        <w:t xml:space="preserve">Haslett-Marroquin, R. Poultry-centred regenerative agriculture: Tree-Range® chicken farming. in </w:t>
      </w:r>
      <w:r w:rsidRPr="00E94408">
        <w:rPr>
          <w:i/>
          <w:iCs/>
          <w:lang w:val="en-US"/>
          <w:rPrChange w:id="473" w:author="Virginia Anne Nichols" w:date="2025-05-14T11:00:00Z" w16du:dateUtc="2025-05-14T09:00:00Z">
            <w:rPr>
              <w:i/>
              <w:iCs/>
            </w:rPr>
          </w:rPrChange>
        </w:rPr>
        <w:t>Regenerative Farming and Sustainable Diets</w:t>
      </w:r>
      <w:r w:rsidRPr="00E94408">
        <w:rPr>
          <w:lang w:val="en-US"/>
          <w:rPrChange w:id="474" w:author="Virginia Anne Nichols" w:date="2025-05-14T11:00:00Z" w16du:dateUtc="2025-05-14T09:00:00Z">
            <w:rPr/>
          </w:rPrChange>
        </w:rPr>
        <w:t xml:space="preserve"> 162–166 (Routledge, 2024).</w:t>
      </w:r>
    </w:p>
    <w:p w14:paraId="15C9302B" w14:textId="77777777" w:rsidR="00E94408" w:rsidRPr="00E94408" w:rsidRDefault="00E94408" w:rsidP="00E94408">
      <w:pPr>
        <w:pStyle w:val="Bibliography"/>
        <w:rPr>
          <w:lang w:val="en-US"/>
          <w:rPrChange w:id="475" w:author="Virginia Anne Nichols" w:date="2025-05-14T11:00:00Z" w16du:dateUtc="2025-05-14T09:00:00Z">
            <w:rPr/>
          </w:rPrChange>
        </w:rPr>
      </w:pPr>
      <w:r w:rsidRPr="00E94408">
        <w:rPr>
          <w:lang w:val="en-US"/>
          <w:rPrChange w:id="476" w:author="Virginia Anne Nichols" w:date="2025-05-14T11:00:00Z" w16du:dateUtc="2025-05-14T09:00:00Z">
            <w:rPr/>
          </w:rPrChange>
        </w:rPr>
        <w:t>48.</w:t>
      </w:r>
      <w:r w:rsidRPr="00E94408">
        <w:rPr>
          <w:lang w:val="en-US"/>
          <w:rPrChange w:id="477" w:author="Virginia Anne Nichols" w:date="2025-05-14T11:00:00Z" w16du:dateUtc="2025-05-14T09:00:00Z">
            <w:rPr/>
          </w:rPrChange>
        </w:rPr>
        <w:tab/>
        <w:t xml:space="preserve">Brehm, T. &amp; Culman, S. Soil degradation and crop yield declines persist 5 years after pipeline installations. </w:t>
      </w:r>
      <w:r w:rsidRPr="00E94408">
        <w:rPr>
          <w:i/>
          <w:iCs/>
          <w:lang w:val="en-US"/>
          <w:rPrChange w:id="478" w:author="Virginia Anne Nichols" w:date="2025-05-14T11:00:00Z" w16du:dateUtc="2025-05-14T09:00:00Z">
            <w:rPr>
              <w:i/>
              <w:iCs/>
            </w:rPr>
          </w:rPrChange>
        </w:rPr>
        <w:t>Soil Sci. Soc. Am. J.</w:t>
      </w:r>
      <w:r w:rsidRPr="00E94408">
        <w:rPr>
          <w:lang w:val="en-US"/>
          <w:rPrChange w:id="479" w:author="Virginia Anne Nichols" w:date="2025-05-14T11:00:00Z" w16du:dateUtc="2025-05-14T09:00:00Z">
            <w:rPr/>
          </w:rPrChange>
        </w:rPr>
        <w:t xml:space="preserve"> </w:t>
      </w:r>
      <w:r w:rsidRPr="00E94408">
        <w:rPr>
          <w:b/>
          <w:bCs/>
          <w:lang w:val="en-US"/>
          <w:rPrChange w:id="480" w:author="Virginia Anne Nichols" w:date="2025-05-14T11:00:00Z" w16du:dateUtc="2025-05-14T09:00:00Z">
            <w:rPr>
              <w:b/>
              <w:bCs/>
            </w:rPr>
          </w:rPrChange>
        </w:rPr>
        <w:t>87</w:t>
      </w:r>
      <w:r w:rsidRPr="00E94408">
        <w:rPr>
          <w:lang w:val="en-US"/>
          <w:rPrChange w:id="481" w:author="Virginia Anne Nichols" w:date="2025-05-14T11:00:00Z" w16du:dateUtc="2025-05-14T09:00:00Z">
            <w:rPr/>
          </w:rPrChange>
        </w:rPr>
        <w:t>, 350–364 (2023).</w:t>
      </w:r>
    </w:p>
    <w:p w14:paraId="62498DFA" w14:textId="77777777" w:rsidR="00E94408" w:rsidRPr="00E94408" w:rsidRDefault="00E94408" w:rsidP="00E94408">
      <w:pPr>
        <w:pStyle w:val="Bibliography"/>
        <w:rPr>
          <w:lang w:val="en-US"/>
          <w:rPrChange w:id="482" w:author="Virginia Anne Nichols" w:date="2025-05-14T11:00:00Z" w16du:dateUtc="2025-05-14T09:00:00Z">
            <w:rPr/>
          </w:rPrChange>
        </w:rPr>
      </w:pPr>
      <w:r w:rsidRPr="00E94408">
        <w:rPr>
          <w:lang w:val="en-US"/>
          <w:rPrChange w:id="483" w:author="Virginia Anne Nichols" w:date="2025-05-14T11:00:00Z" w16du:dateUtc="2025-05-14T09:00:00Z">
            <w:rPr/>
          </w:rPrChange>
        </w:rPr>
        <w:t>49.</w:t>
      </w:r>
      <w:r w:rsidRPr="00E94408">
        <w:rPr>
          <w:lang w:val="en-US"/>
          <w:rPrChange w:id="484" w:author="Virginia Anne Nichols" w:date="2025-05-14T11:00:00Z" w16du:dateUtc="2025-05-14T09:00:00Z">
            <w:rPr/>
          </w:rPrChange>
        </w:rPr>
        <w:tab/>
        <w:t xml:space="preserve">Tekeste, M. Z., Ebrahimi, E., Hanna, M. H., Neideigh, E. R. &amp; Horton, R. Effect of subsoil tillage during pipeline construction activities on near-term soil physical properties and crop yields in the right-of-way. </w:t>
      </w:r>
      <w:r w:rsidRPr="00E94408">
        <w:rPr>
          <w:i/>
          <w:iCs/>
          <w:lang w:val="en-US"/>
          <w:rPrChange w:id="485" w:author="Virginia Anne Nichols" w:date="2025-05-14T11:00:00Z" w16du:dateUtc="2025-05-14T09:00:00Z">
            <w:rPr>
              <w:i/>
              <w:iCs/>
            </w:rPr>
          </w:rPrChange>
        </w:rPr>
        <w:t>Soil Use Manag.</w:t>
      </w:r>
      <w:r w:rsidRPr="00E94408">
        <w:rPr>
          <w:lang w:val="en-US"/>
          <w:rPrChange w:id="486" w:author="Virginia Anne Nichols" w:date="2025-05-14T11:00:00Z" w16du:dateUtc="2025-05-14T09:00:00Z">
            <w:rPr/>
          </w:rPrChange>
        </w:rPr>
        <w:t xml:space="preserve"> </w:t>
      </w:r>
      <w:r w:rsidRPr="00E94408">
        <w:rPr>
          <w:b/>
          <w:bCs/>
          <w:lang w:val="en-US"/>
          <w:rPrChange w:id="487" w:author="Virginia Anne Nichols" w:date="2025-05-14T11:00:00Z" w16du:dateUtc="2025-05-14T09:00:00Z">
            <w:rPr>
              <w:b/>
              <w:bCs/>
            </w:rPr>
          </w:rPrChange>
        </w:rPr>
        <w:t>37</w:t>
      </w:r>
      <w:r w:rsidRPr="00E94408">
        <w:rPr>
          <w:lang w:val="en-US"/>
          <w:rPrChange w:id="488" w:author="Virginia Anne Nichols" w:date="2025-05-14T11:00:00Z" w16du:dateUtc="2025-05-14T09:00:00Z">
            <w:rPr/>
          </w:rPrChange>
        </w:rPr>
        <w:t>, 545–555 (2021).</w:t>
      </w:r>
    </w:p>
    <w:p w14:paraId="3AD89E0A" w14:textId="77777777" w:rsidR="00E94408" w:rsidRPr="00E94408" w:rsidRDefault="00E94408" w:rsidP="00E94408">
      <w:pPr>
        <w:pStyle w:val="Bibliography"/>
        <w:rPr>
          <w:lang w:val="en-US"/>
          <w:rPrChange w:id="489" w:author="Virginia Anne Nichols" w:date="2025-05-14T11:00:00Z" w16du:dateUtc="2025-05-14T09:00:00Z">
            <w:rPr/>
          </w:rPrChange>
        </w:rPr>
      </w:pPr>
      <w:r w:rsidRPr="00E94408">
        <w:rPr>
          <w:lang w:val="en-US"/>
          <w:rPrChange w:id="490" w:author="Virginia Anne Nichols" w:date="2025-05-14T11:00:00Z" w16du:dateUtc="2025-05-14T09:00:00Z">
            <w:rPr/>
          </w:rPrChange>
        </w:rPr>
        <w:t>50.</w:t>
      </w:r>
      <w:r w:rsidRPr="00E94408">
        <w:rPr>
          <w:lang w:val="en-US"/>
          <w:rPrChange w:id="491" w:author="Virginia Anne Nichols" w:date="2025-05-14T11:00:00Z" w16du:dateUtc="2025-05-14T09:00:00Z">
            <w:rPr/>
          </w:rPrChange>
        </w:rPr>
        <w:tab/>
        <w:t xml:space="preserve">Brehm, T. &amp; Culman, S. Pipeline installation effects on soils and plants: A review and quantitative synthesis. </w:t>
      </w:r>
      <w:r w:rsidRPr="00E94408">
        <w:rPr>
          <w:i/>
          <w:iCs/>
          <w:lang w:val="en-US"/>
          <w:rPrChange w:id="492" w:author="Virginia Anne Nichols" w:date="2025-05-14T11:00:00Z" w16du:dateUtc="2025-05-14T09:00:00Z">
            <w:rPr>
              <w:i/>
              <w:iCs/>
            </w:rPr>
          </w:rPrChange>
        </w:rPr>
        <w:t>Agrosystems Geosci. Environ.</w:t>
      </w:r>
      <w:r w:rsidRPr="00E94408">
        <w:rPr>
          <w:lang w:val="en-US"/>
          <w:rPrChange w:id="493" w:author="Virginia Anne Nichols" w:date="2025-05-14T11:00:00Z" w16du:dateUtc="2025-05-14T09:00:00Z">
            <w:rPr/>
          </w:rPrChange>
        </w:rPr>
        <w:t xml:space="preserve"> </w:t>
      </w:r>
      <w:r w:rsidRPr="00E94408">
        <w:rPr>
          <w:b/>
          <w:bCs/>
          <w:lang w:val="en-US"/>
          <w:rPrChange w:id="494" w:author="Virginia Anne Nichols" w:date="2025-05-14T11:00:00Z" w16du:dateUtc="2025-05-14T09:00:00Z">
            <w:rPr>
              <w:b/>
              <w:bCs/>
            </w:rPr>
          </w:rPrChange>
        </w:rPr>
        <w:t>5</w:t>
      </w:r>
      <w:r w:rsidRPr="00E94408">
        <w:rPr>
          <w:lang w:val="en-US"/>
          <w:rPrChange w:id="495" w:author="Virginia Anne Nichols" w:date="2025-05-14T11:00:00Z" w16du:dateUtc="2025-05-14T09:00:00Z">
            <w:rPr/>
          </w:rPrChange>
        </w:rPr>
        <w:t>, e20312 (2022).</w:t>
      </w:r>
    </w:p>
    <w:p w14:paraId="2333C6E4" w14:textId="77777777" w:rsidR="00E94408" w:rsidRPr="00E94408" w:rsidRDefault="00E94408" w:rsidP="00E94408">
      <w:pPr>
        <w:pStyle w:val="Bibliography"/>
        <w:rPr>
          <w:lang w:val="en-US"/>
          <w:rPrChange w:id="496" w:author="Virginia Anne Nichols" w:date="2025-05-14T11:00:00Z" w16du:dateUtc="2025-05-14T09:00:00Z">
            <w:rPr/>
          </w:rPrChange>
        </w:rPr>
      </w:pPr>
      <w:r w:rsidRPr="00E94408">
        <w:rPr>
          <w:lang w:val="en-US"/>
          <w:rPrChange w:id="497" w:author="Virginia Anne Nichols" w:date="2025-05-14T11:00:00Z" w16du:dateUtc="2025-05-14T09:00:00Z">
            <w:rPr/>
          </w:rPrChange>
        </w:rPr>
        <w:t>51.</w:t>
      </w:r>
      <w:r w:rsidRPr="00E94408">
        <w:rPr>
          <w:lang w:val="en-US"/>
          <w:rPrChange w:id="498" w:author="Virginia Anne Nichols" w:date="2025-05-14T11:00:00Z" w16du:dateUtc="2025-05-14T09:00:00Z">
            <w:rPr/>
          </w:rPrChange>
        </w:rPr>
        <w:tab/>
        <w:t xml:space="preserve">Miguez, F. E. &amp; Poffenbarger, H. How can we estimate optimum fertilizer rates with accuracy and precision? </w:t>
      </w:r>
      <w:r w:rsidRPr="00E94408">
        <w:rPr>
          <w:i/>
          <w:iCs/>
          <w:lang w:val="en-US"/>
          <w:rPrChange w:id="499" w:author="Virginia Anne Nichols" w:date="2025-05-14T11:00:00Z" w16du:dateUtc="2025-05-14T09:00:00Z">
            <w:rPr>
              <w:i/>
              <w:iCs/>
            </w:rPr>
          </w:rPrChange>
        </w:rPr>
        <w:t>Agric. Environ. Lett.</w:t>
      </w:r>
      <w:r w:rsidRPr="00E94408">
        <w:rPr>
          <w:lang w:val="en-US"/>
          <w:rPrChange w:id="500" w:author="Virginia Anne Nichols" w:date="2025-05-14T11:00:00Z" w16du:dateUtc="2025-05-14T09:00:00Z">
            <w:rPr/>
          </w:rPrChange>
        </w:rPr>
        <w:t xml:space="preserve"> </w:t>
      </w:r>
      <w:r w:rsidRPr="00E94408">
        <w:rPr>
          <w:b/>
          <w:bCs/>
          <w:lang w:val="en-US"/>
          <w:rPrChange w:id="501" w:author="Virginia Anne Nichols" w:date="2025-05-14T11:00:00Z" w16du:dateUtc="2025-05-14T09:00:00Z">
            <w:rPr>
              <w:b/>
              <w:bCs/>
            </w:rPr>
          </w:rPrChange>
        </w:rPr>
        <w:t>7</w:t>
      </w:r>
      <w:r w:rsidRPr="00E94408">
        <w:rPr>
          <w:lang w:val="en-US"/>
          <w:rPrChange w:id="502" w:author="Virginia Anne Nichols" w:date="2025-05-14T11:00:00Z" w16du:dateUtc="2025-05-14T09:00:00Z">
            <w:rPr/>
          </w:rPrChange>
        </w:rPr>
        <w:t>, e20075 (2022).</w:t>
      </w:r>
    </w:p>
    <w:p w14:paraId="1461E9D4" w14:textId="77777777" w:rsidR="00E94408" w:rsidRPr="00E94408" w:rsidRDefault="00E94408" w:rsidP="00E94408">
      <w:pPr>
        <w:pStyle w:val="Bibliography"/>
        <w:rPr>
          <w:lang w:val="en-US"/>
          <w:rPrChange w:id="503" w:author="Virginia Anne Nichols" w:date="2025-05-14T11:00:00Z" w16du:dateUtc="2025-05-14T09:00:00Z">
            <w:rPr/>
          </w:rPrChange>
        </w:rPr>
      </w:pPr>
      <w:r w:rsidRPr="00E94408">
        <w:rPr>
          <w:lang w:val="en-US"/>
          <w:rPrChange w:id="504" w:author="Virginia Anne Nichols" w:date="2025-05-14T11:00:00Z" w16du:dateUtc="2025-05-14T09:00:00Z">
            <w:rPr/>
          </w:rPrChange>
        </w:rPr>
        <w:t>52.</w:t>
      </w:r>
      <w:r w:rsidRPr="00E94408">
        <w:rPr>
          <w:lang w:val="en-US"/>
          <w:rPrChange w:id="505" w:author="Virginia Anne Nichols" w:date="2025-05-14T11:00:00Z" w16du:dateUtc="2025-05-14T09:00:00Z">
            <w:rPr/>
          </w:rPrChange>
        </w:rPr>
        <w:tab/>
        <w:t xml:space="preserve">Puntel, L. A., Thompson, L. J. &amp; Mieno, T. Leveraging digital agriculture for on-farm testing of technologies. </w:t>
      </w:r>
      <w:r w:rsidRPr="00E94408">
        <w:rPr>
          <w:i/>
          <w:iCs/>
          <w:lang w:val="en-US"/>
          <w:rPrChange w:id="506" w:author="Virginia Anne Nichols" w:date="2025-05-14T11:00:00Z" w16du:dateUtc="2025-05-14T09:00:00Z">
            <w:rPr>
              <w:i/>
              <w:iCs/>
            </w:rPr>
          </w:rPrChange>
        </w:rPr>
        <w:t>Front. Agron.</w:t>
      </w:r>
      <w:r w:rsidRPr="00E94408">
        <w:rPr>
          <w:lang w:val="en-US"/>
          <w:rPrChange w:id="507" w:author="Virginia Anne Nichols" w:date="2025-05-14T11:00:00Z" w16du:dateUtc="2025-05-14T09:00:00Z">
            <w:rPr/>
          </w:rPrChange>
        </w:rPr>
        <w:t xml:space="preserve"> </w:t>
      </w:r>
      <w:r w:rsidRPr="00E94408">
        <w:rPr>
          <w:b/>
          <w:bCs/>
          <w:lang w:val="en-US"/>
          <w:rPrChange w:id="508" w:author="Virginia Anne Nichols" w:date="2025-05-14T11:00:00Z" w16du:dateUtc="2025-05-14T09:00:00Z">
            <w:rPr>
              <w:b/>
              <w:bCs/>
            </w:rPr>
          </w:rPrChange>
        </w:rPr>
        <w:t>6</w:t>
      </w:r>
      <w:r w:rsidRPr="00E94408">
        <w:rPr>
          <w:lang w:val="en-US"/>
          <w:rPrChange w:id="509" w:author="Virginia Anne Nichols" w:date="2025-05-14T11:00:00Z" w16du:dateUtc="2025-05-14T09:00:00Z">
            <w:rPr/>
          </w:rPrChange>
        </w:rPr>
        <w:t>, (2024).</w:t>
      </w:r>
    </w:p>
    <w:p w14:paraId="0B542B0F" w14:textId="77777777" w:rsidR="00E94408" w:rsidRPr="00E94408" w:rsidRDefault="00E94408" w:rsidP="00E94408">
      <w:pPr>
        <w:pStyle w:val="Bibliography"/>
        <w:rPr>
          <w:lang w:val="en-US"/>
          <w:rPrChange w:id="510" w:author="Virginia Anne Nichols" w:date="2025-05-14T11:00:00Z" w16du:dateUtc="2025-05-14T09:00:00Z">
            <w:rPr/>
          </w:rPrChange>
        </w:rPr>
      </w:pPr>
      <w:r w:rsidRPr="00E94408">
        <w:rPr>
          <w:lang w:val="en-US"/>
          <w:rPrChange w:id="511" w:author="Virginia Anne Nichols" w:date="2025-05-14T11:00:00Z" w16du:dateUtc="2025-05-14T09:00:00Z">
            <w:rPr/>
          </w:rPrChange>
        </w:rPr>
        <w:t>53.</w:t>
      </w:r>
      <w:r w:rsidRPr="00E94408">
        <w:rPr>
          <w:lang w:val="en-US"/>
          <w:rPrChange w:id="512" w:author="Virginia Anne Nichols" w:date="2025-05-14T11:00:00Z" w16du:dateUtc="2025-05-14T09:00:00Z">
            <w:rPr/>
          </w:rPrChange>
        </w:rPr>
        <w:tab/>
        <w:t xml:space="preserve">Iowa Nitrogen Initiative. </w:t>
      </w:r>
      <w:r w:rsidRPr="00E94408">
        <w:rPr>
          <w:i/>
          <w:iCs/>
          <w:lang w:val="en-US"/>
          <w:rPrChange w:id="513" w:author="Virginia Anne Nichols" w:date="2025-05-14T11:00:00Z" w16du:dateUtc="2025-05-14T09:00:00Z">
            <w:rPr>
              <w:i/>
              <w:iCs/>
            </w:rPr>
          </w:rPrChange>
        </w:rPr>
        <w:t>Department of Agronomy</w:t>
      </w:r>
      <w:r w:rsidRPr="00E94408">
        <w:rPr>
          <w:lang w:val="en-US"/>
          <w:rPrChange w:id="514" w:author="Virginia Anne Nichols" w:date="2025-05-14T11:00:00Z" w16du:dateUtc="2025-05-14T09:00:00Z">
            <w:rPr/>
          </w:rPrChange>
        </w:rPr>
        <w:t xml:space="preserve"> https://www.agron.iastate.edu/portfolio/iowa-nitrogen-initiative/.</w:t>
      </w:r>
    </w:p>
    <w:p w14:paraId="3704850A" w14:textId="77777777" w:rsidR="00E94408" w:rsidRPr="00E94408" w:rsidRDefault="00E94408" w:rsidP="00E94408">
      <w:pPr>
        <w:pStyle w:val="Bibliography"/>
        <w:rPr>
          <w:lang w:val="en-US"/>
          <w:rPrChange w:id="515" w:author="Virginia Anne Nichols" w:date="2025-05-14T11:00:00Z" w16du:dateUtc="2025-05-14T09:00:00Z">
            <w:rPr/>
          </w:rPrChange>
        </w:rPr>
      </w:pPr>
      <w:r>
        <w:t>54.</w:t>
      </w:r>
      <w:r>
        <w:tab/>
        <w:t xml:space="preserve">Thorburn, P. J. </w:t>
      </w:r>
      <w:r>
        <w:rPr>
          <w:i/>
          <w:iCs/>
        </w:rPr>
        <w:t>et al.</w:t>
      </w:r>
      <w:r>
        <w:t xml:space="preserve"> </w:t>
      </w:r>
      <w:r w:rsidRPr="00E94408">
        <w:rPr>
          <w:lang w:val="en-US"/>
          <w:rPrChange w:id="516" w:author="Virginia Anne Nichols" w:date="2025-05-14T11:00:00Z" w16du:dateUtc="2025-05-14T09:00:00Z">
            <w:rPr/>
          </w:rPrChange>
        </w:rPr>
        <w:t xml:space="preserve">The nitrogen fertilizer conundrum: why is yield a poor determinant of crops’ nitrogen fertilizer requirements? </w:t>
      </w:r>
      <w:r w:rsidRPr="00E94408">
        <w:rPr>
          <w:i/>
          <w:iCs/>
          <w:lang w:val="en-US"/>
          <w:rPrChange w:id="517" w:author="Virginia Anne Nichols" w:date="2025-05-14T11:00:00Z" w16du:dateUtc="2025-05-14T09:00:00Z">
            <w:rPr>
              <w:i/>
              <w:iCs/>
            </w:rPr>
          </w:rPrChange>
        </w:rPr>
        <w:t>Agron. Sustain. Dev.</w:t>
      </w:r>
      <w:r w:rsidRPr="00E94408">
        <w:rPr>
          <w:lang w:val="en-US"/>
          <w:rPrChange w:id="518" w:author="Virginia Anne Nichols" w:date="2025-05-14T11:00:00Z" w16du:dateUtc="2025-05-14T09:00:00Z">
            <w:rPr/>
          </w:rPrChange>
        </w:rPr>
        <w:t xml:space="preserve"> </w:t>
      </w:r>
      <w:r w:rsidRPr="00E94408">
        <w:rPr>
          <w:b/>
          <w:bCs/>
          <w:lang w:val="en-US"/>
          <w:rPrChange w:id="519" w:author="Virginia Anne Nichols" w:date="2025-05-14T11:00:00Z" w16du:dateUtc="2025-05-14T09:00:00Z">
            <w:rPr>
              <w:b/>
              <w:bCs/>
            </w:rPr>
          </w:rPrChange>
        </w:rPr>
        <w:t>44</w:t>
      </w:r>
      <w:r w:rsidRPr="00E94408">
        <w:rPr>
          <w:lang w:val="en-US"/>
          <w:rPrChange w:id="520" w:author="Virginia Anne Nichols" w:date="2025-05-14T11:00:00Z" w16du:dateUtc="2025-05-14T09:00:00Z">
            <w:rPr/>
          </w:rPrChange>
        </w:rPr>
        <w:t>, 18 (2024).</w:t>
      </w:r>
    </w:p>
    <w:p w14:paraId="43709903" w14:textId="77777777" w:rsidR="00E94408" w:rsidRPr="00E94408" w:rsidRDefault="00E94408" w:rsidP="00E94408">
      <w:pPr>
        <w:pStyle w:val="Bibliography"/>
        <w:rPr>
          <w:lang w:val="en-US"/>
          <w:rPrChange w:id="521" w:author="Virginia Anne Nichols" w:date="2025-05-14T11:00:00Z" w16du:dateUtc="2025-05-14T09:00:00Z">
            <w:rPr/>
          </w:rPrChange>
        </w:rPr>
      </w:pPr>
      <w:r w:rsidRPr="00E94408">
        <w:rPr>
          <w:lang w:val="en-US"/>
          <w:rPrChange w:id="522" w:author="Virginia Anne Nichols" w:date="2025-05-14T11:00:00Z" w16du:dateUtc="2025-05-14T09:00:00Z">
            <w:rPr/>
          </w:rPrChange>
        </w:rPr>
        <w:t>55.</w:t>
      </w:r>
      <w:r w:rsidRPr="00E94408">
        <w:rPr>
          <w:lang w:val="en-US"/>
          <w:rPrChange w:id="523" w:author="Virginia Anne Nichols" w:date="2025-05-14T11:00:00Z" w16du:dateUtc="2025-05-14T09:00:00Z">
            <w:rPr/>
          </w:rPrChange>
        </w:rPr>
        <w:tab/>
        <w:t xml:space="preserve">Peltier, C. An Application of Two-Eyed Seeing: Indigenous Research Methods With Participatory Action Research. </w:t>
      </w:r>
      <w:r w:rsidRPr="00E94408">
        <w:rPr>
          <w:i/>
          <w:iCs/>
          <w:lang w:val="en-US"/>
          <w:rPrChange w:id="524" w:author="Virginia Anne Nichols" w:date="2025-05-14T11:00:00Z" w16du:dateUtc="2025-05-14T09:00:00Z">
            <w:rPr>
              <w:i/>
              <w:iCs/>
            </w:rPr>
          </w:rPrChange>
        </w:rPr>
        <w:t>Int. J. Qual. Methods</w:t>
      </w:r>
      <w:r w:rsidRPr="00E94408">
        <w:rPr>
          <w:lang w:val="en-US"/>
          <w:rPrChange w:id="525" w:author="Virginia Anne Nichols" w:date="2025-05-14T11:00:00Z" w16du:dateUtc="2025-05-14T09:00:00Z">
            <w:rPr/>
          </w:rPrChange>
        </w:rPr>
        <w:t xml:space="preserve"> </w:t>
      </w:r>
      <w:r w:rsidRPr="00E94408">
        <w:rPr>
          <w:b/>
          <w:bCs/>
          <w:lang w:val="en-US"/>
          <w:rPrChange w:id="526" w:author="Virginia Anne Nichols" w:date="2025-05-14T11:00:00Z" w16du:dateUtc="2025-05-14T09:00:00Z">
            <w:rPr>
              <w:b/>
              <w:bCs/>
            </w:rPr>
          </w:rPrChange>
        </w:rPr>
        <w:t>17</w:t>
      </w:r>
      <w:r w:rsidRPr="00E94408">
        <w:rPr>
          <w:lang w:val="en-US"/>
          <w:rPrChange w:id="527" w:author="Virginia Anne Nichols" w:date="2025-05-14T11:00:00Z" w16du:dateUtc="2025-05-14T09:00:00Z">
            <w:rPr/>
          </w:rPrChange>
        </w:rPr>
        <w:t>, 1609406918812346 (2018).</w:t>
      </w:r>
    </w:p>
    <w:p w14:paraId="51AAF3C3" w14:textId="77777777" w:rsidR="00E94408" w:rsidRPr="00E94408" w:rsidRDefault="00E94408" w:rsidP="00E94408">
      <w:pPr>
        <w:pStyle w:val="Bibliography"/>
        <w:rPr>
          <w:lang w:val="en-US"/>
          <w:rPrChange w:id="528" w:author="Virginia Anne Nichols" w:date="2025-05-14T11:00:00Z" w16du:dateUtc="2025-05-14T09:00:00Z">
            <w:rPr/>
          </w:rPrChange>
        </w:rPr>
      </w:pPr>
      <w:r w:rsidRPr="00E94408">
        <w:rPr>
          <w:lang w:val="en-US"/>
          <w:rPrChange w:id="529" w:author="Virginia Anne Nichols" w:date="2025-05-14T11:00:00Z" w16du:dateUtc="2025-05-14T09:00:00Z">
            <w:rPr/>
          </w:rPrChange>
        </w:rPr>
        <w:t>56.</w:t>
      </w:r>
      <w:r w:rsidRPr="00E94408">
        <w:rPr>
          <w:lang w:val="en-US"/>
          <w:rPrChange w:id="530" w:author="Virginia Anne Nichols" w:date="2025-05-14T11:00:00Z" w16du:dateUtc="2025-05-14T09:00:00Z">
            <w:rPr/>
          </w:rPrChange>
        </w:rPr>
        <w:tab/>
        <w:t>USDA - National Agricultural Statistics Service - Publications - National Crop Progress - Terms and Definitions. https://www.nass.usda.gov/Publications/National_Crop_Progress/Terms_and_Definitions/index.php#days.</w:t>
      </w:r>
    </w:p>
    <w:p w14:paraId="26565A5B" w14:textId="77777777" w:rsidR="00E94408" w:rsidRPr="00E94408" w:rsidRDefault="00E94408" w:rsidP="00E94408">
      <w:pPr>
        <w:pStyle w:val="Bibliography"/>
        <w:rPr>
          <w:lang w:val="en-US"/>
          <w:rPrChange w:id="531" w:author="Virginia Anne Nichols" w:date="2025-05-14T11:00:00Z" w16du:dateUtc="2025-05-14T09:00:00Z">
            <w:rPr/>
          </w:rPrChange>
        </w:rPr>
      </w:pPr>
      <w:r w:rsidRPr="00E94408">
        <w:rPr>
          <w:lang w:val="en-US"/>
          <w:rPrChange w:id="532" w:author="Virginia Anne Nichols" w:date="2025-05-14T11:00:00Z" w16du:dateUtc="2025-05-14T09:00:00Z">
            <w:rPr/>
          </w:rPrChange>
        </w:rPr>
        <w:t>57.</w:t>
      </w:r>
      <w:r w:rsidRPr="00E94408">
        <w:rPr>
          <w:lang w:val="en-US"/>
          <w:rPrChange w:id="533" w:author="Virginia Anne Nichols" w:date="2025-05-14T11:00:00Z" w16du:dateUtc="2025-05-14T09:00:00Z">
            <w:rPr/>
          </w:rPrChange>
        </w:rPr>
        <w:tab/>
        <w:t xml:space="preserve">Earl, R. Prediction of trafficability and workability from soil moisture deficit. </w:t>
      </w:r>
      <w:r w:rsidRPr="00E94408">
        <w:rPr>
          <w:i/>
          <w:iCs/>
          <w:lang w:val="en-US"/>
          <w:rPrChange w:id="534" w:author="Virginia Anne Nichols" w:date="2025-05-14T11:00:00Z" w16du:dateUtc="2025-05-14T09:00:00Z">
            <w:rPr>
              <w:i/>
              <w:iCs/>
            </w:rPr>
          </w:rPrChange>
        </w:rPr>
        <w:t>Soil Tillage Res.</w:t>
      </w:r>
      <w:r w:rsidRPr="00E94408">
        <w:rPr>
          <w:lang w:val="en-US"/>
          <w:rPrChange w:id="535" w:author="Virginia Anne Nichols" w:date="2025-05-14T11:00:00Z" w16du:dateUtc="2025-05-14T09:00:00Z">
            <w:rPr/>
          </w:rPrChange>
        </w:rPr>
        <w:t xml:space="preserve"> </w:t>
      </w:r>
      <w:r w:rsidRPr="00E94408">
        <w:rPr>
          <w:b/>
          <w:bCs/>
          <w:lang w:val="en-US"/>
          <w:rPrChange w:id="536" w:author="Virginia Anne Nichols" w:date="2025-05-14T11:00:00Z" w16du:dateUtc="2025-05-14T09:00:00Z">
            <w:rPr>
              <w:b/>
              <w:bCs/>
            </w:rPr>
          </w:rPrChange>
        </w:rPr>
        <w:t>40</w:t>
      </w:r>
      <w:r w:rsidRPr="00E94408">
        <w:rPr>
          <w:lang w:val="en-US"/>
          <w:rPrChange w:id="537" w:author="Virginia Anne Nichols" w:date="2025-05-14T11:00:00Z" w16du:dateUtc="2025-05-14T09:00:00Z">
            <w:rPr/>
          </w:rPrChange>
        </w:rPr>
        <w:t>, 155–168 (1997).</w:t>
      </w:r>
    </w:p>
    <w:p w14:paraId="59D518B8" w14:textId="77777777" w:rsidR="00E94408" w:rsidRPr="00E94408" w:rsidRDefault="00E94408" w:rsidP="00E94408">
      <w:pPr>
        <w:pStyle w:val="Bibliography"/>
        <w:rPr>
          <w:lang w:val="en-US"/>
          <w:rPrChange w:id="538" w:author="Virginia Anne Nichols" w:date="2025-05-14T11:00:00Z" w16du:dateUtc="2025-05-14T09:00:00Z">
            <w:rPr/>
          </w:rPrChange>
        </w:rPr>
      </w:pPr>
      <w:r w:rsidRPr="00E94408">
        <w:rPr>
          <w:lang w:val="en-US"/>
          <w:rPrChange w:id="539" w:author="Virginia Anne Nichols" w:date="2025-05-14T11:00:00Z" w16du:dateUtc="2025-05-14T09:00:00Z">
            <w:rPr/>
          </w:rPrChange>
        </w:rPr>
        <w:t>58.</w:t>
      </w:r>
      <w:r w:rsidRPr="00E94408">
        <w:rPr>
          <w:lang w:val="en-US"/>
          <w:rPrChange w:id="540" w:author="Virginia Anne Nichols" w:date="2025-05-14T11:00:00Z" w16du:dateUtc="2025-05-14T09:00:00Z">
            <w:rPr/>
          </w:rPrChange>
        </w:rPr>
        <w:tab/>
        <w:t xml:space="preserve">Huber, I., Wang, L., Hatfield, J. L., Hanna, H. M. &amp; Archontoulis, S. V. Modeling days suitable for fieldwork using machine learning, process-based, and rule-based models. </w:t>
      </w:r>
      <w:r w:rsidRPr="00E94408">
        <w:rPr>
          <w:i/>
          <w:iCs/>
          <w:lang w:val="en-US"/>
          <w:rPrChange w:id="541" w:author="Virginia Anne Nichols" w:date="2025-05-14T11:00:00Z" w16du:dateUtc="2025-05-14T09:00:00Z">
            <w:rPr>
              <w:i/>
              <w:iCs/>
            </w:rPr>
          </w:rPrChange>
        </w:rPr>
        <w:t>Agric. Syst.</w:t>
      </w:r>
      <w:r w:rsidRPr="00E94408">
        <w:rPr>
          <w:lang w:val="en-US"/>
          <w:rPrChange w:id="542" w:author="Virginia Anne Nichols" w:date="2025-05-14T11:00:00Z" w16du:dateUtc="2025-05-14T09:00:00Z">
            <w:rPr/>
          </w:rPrChange>
        </w:rPr>
        <w:t xml:space="preserve"> </w:t>
      </w:r>
      <w:r w:rsidRPr="00E94408">
        <w:rPr>
          <w:b/>
          <w:bCs/>
          <w:lang w:val="en-US"/>
          <w:rPrChange w:id="543" w:author="Virginia Anne Nichols" w:date="2025-05-14T11:00:00Z" w16du:dateUtc="2025-05-14T09:00:00Z">
            <w:rPr>
              <w:b/>
              <w:bCs/>
            </w:rPr>
          </w:rPrChange>
        </w:rPr>
        <w:t>206</w:t>
      </w:r>
      <w:r w:rsidRPr="00E94408">
        <w:rPr>
          <w:lang w:val="en-US"/>
          <w:rPrChange w:id="544" w:author="Virginia Anne Nichols" w:date="2025-05-14T11:00:00Z" w16du:dateUtc="2025-05-14T09:00:00Z">
            <w:rPr/>
          </w:rPrChange>
        </w:rPr>
        <w:t>, 103603 (2023).</w:t>
      </w:r>
    </w:p>
    <w:p w14:paraId="5F222581" w14:textId="77777777" w:rsidR="00E94408" w:rsidRPr="00E94408" w:rsidRDefault="00E94408" w:rsidP="00E94408">
      <w:pPr>
        <w:pStyle w:val="Bibliography"/>
        <w:rPr>
          <w:lang w:val="en-US"/>
          <w:rPrChange w:id="545" w:author="Virginia Anne Nichols" w:date="2025-05-14T11:00:00Z" w16du:dateUtc="2025-05-14T09:00:00Z">
            <w:rPr/>
          </w:rPrChange>
        </w:rPr>
      </w:pPr>
      <w:r w:rsidRPr="00E94408">
        <w:rPr>
          <w:lang w:val="en-US"/>
          <w:rPrChange w:id="546" w:author="Virginia Anne Nichols" w:date="2025-05-14T11:00:00Z" w16du:dateUtc="2025-05-14T09:00:00Z">
            <w:rPr/>
          </w:rPrChange>
        </w:rPr>
        <w:t>59.</w:t>
      </w:r>
      <w:r w:rsidRPr="00E94408">
        <w:rPr>
          <w:lang w:val="en-US"/>
          <w:rPrChange w:id="547" w:author="Virginia Anne Nichols" w:date="2025-05-14T11:00:00Z" w16du:dateUtc="2025-05-14T09:00:00Z">
            <w:rPr/>
          </w:rPrChange>
        </w:rPr>
        <w:tab/>
        <w:t xml:space="preserve">Bellon, M. &amp; Reeves, J. </w:t>
      </w:r>
      <w:r w:rsidRPr="00E94408">
        <w:rPr>
          <w:i/>
          <w:iCs/>
          <w:lang w:val="en-US"/>
          <w:rPrChange w:id="548" w:author="Virginia Anne Nichols" w:date="2025-05-14T11:00:00Z" w16du:dateUtc="2025-05-14T09:00:00Z">
            <w:rPr>
              <w:i/>
              <w:iCs/>
            </w:rPr>
          </w:rPrChange>
        </w:rPr>
        <w:t>Quantitative Analysis of Data from Participatory Methods in Plant Breeding</w:t>
      </w:r>
      <w:r w:rsidRPr="00E94408">
        <w:rPr>
          <w:lang w:val="en-US"/>
          <w:rPrChange w:id="549" w:author="Virginia Anne Nichols" w:date="2025-05-14T11:00:00Z" w16du:dateUtc="2025-05-14T09:00:00Z">
            <w:rPr/>
          </w:rPrChange>
        </w:rPr>
        <w:t>. (International Maize and Wheat Improvement Center, 2002).</w:t>
      </w:r>
    </w:p>
    <w:p w14:paraId="3C05BDD3" w14:textId="77777777" w:rsidR="00E94408" w:rsidRPr="00E94408" w:rsidRDefault="00E94408" w:rsidP="00E94408">
      <w:pPr>
        <w:pStyle w:val="Bibliography"/>
        <w:rPr>
          <w:lang w:val="en-US"/>
          <w:rPrChange w:id="550" w:author="Virginia Anne Nichols" w:date="2025-05-14T11:00:00Z" w16du:dateUtc="2025-05-14T09:00:00Z">
            <w:rPr/>
          </w:rPrChange>
        </w:rPr>
      </w:pPr>
      <w:r w:rsidRPr="00E94408">
        <w:rPr>
          <w:lang w:val="en-US"/>
          <w:rPrChange w:id="551" w:author="Virginia Anne Nichols" w:date="2025-05-14T11:00:00Z" w16du:dateUtc="2025-05-14T09:00:00Z">
            <w:rPr/>
          </w:rPrChange>
        </w:rPr>
        <w:t>60.</w:t>
      </w:r>
      <w:r w:rsidRPr="00E94408">
        <w:rPr>
          <w:lang w:val="en-US"/>
          <w:rPrChange w:id="552" w:author="Virginia Anne Nichols" w:date="2025-05-14T11:00:00Z" w16du:dateUtc="2025-05-14T09:00:00Z">
            <w:rPr/>
          </w:rPrChange>
        </w:rPr>
        <w:tab/>
        <w:t xml:space="preserve">Ceccarelli, S. &amp; Grando, S. Participatory plant breeding: Who did it, who does it and where? </w:t>
      </w:r>
      <w:r w:rsidRPr="00E94408">
        <w:rPr>
          <w:i/>
          <w:iCs/>
          <w:lang w:val="en-US"/>
          <w:rPrChange w:id="553" w:author="Virginia Anne Nichols" w:date="2025-05-14T11:00:00Z" w16du:dateUtc="2025-05-14T09:00:00Z">
            <w:rPr>
              <w:i/>
              <w:iCs/>
            </w:rPr>
          </w:rPrChange>
        </w:rPr>
        <w:t>Exp. Agric.</w:t>
      </w:r>
      <w:r w:rsidRPr="00E94408">
        <w:rPr>
          <w:lang w:val="en-US"/>
          <w:rPrChange w:id="554" w:author="Virginia Anne Nichols" w:date="2025-05-14T11:00:00Z" w16du:dateUtc="2025-05-14T09:00:00Z">
            <w:rPr/>
          </w:rPrChange>
        </w:rPr>
        <w:t xml:space="preserve"> </w:t>
      </w:r>
      <w:r w:rsidRPr="00E94408">
        <w:rPr>
          <w:b/>
          <w:bCs/>
          <w:lang w:val="en-US"/>
          <w:rPrChange w:id="555" w:author="Virginia Anne Nichols" w:date="2025-05-14T11:00:00Z" w16du:dateUtc="2025-05-14T09:00:00Z">
            <w:rPr>
              <w:b/>
              <w:bCs/>
            </w:rPr>
          </w:rPrChange>
        </w:rPr>
        <w:t>56</w:t>
      </w:r>
      <w:r w:rsidRPr="00E94408">
        <w:rPr>
          <w:lang w:val="en-US"/>
          <w:rPrChange w:id="556" w:author="Virginia Anne Nichols" w:date="2025-05-14T11:00:00Z" w16du:dateUtc="2025-05-14T09:00:00Z">
            <w:rPr/>
          </w:rPrChange>
        </w:rPr>
        <w:t>, 1–11 (2020).</w:t>
      </w:r>
    </w:p>
    <w:p w14:paraId="43501A13" w14:textId="77777777" w:rsidR="00E94408" w:rsidRPr="00E94408" w:rsidRDefault="00E94408" w:rsidP="00E94408">
      <w:pPr>
        <w:pStyle w:val="Bibliography"/>
        <w:rPr>
          <w:lang w:val="en-US"/>
          <w:rPrChange w:id="557" w:author="Virginia Anne Nichols" w:date="2025-05-14T11:00:00Z" w16du:dateUtc="2025-05-14T09:00:00Z">
            <w:rPr/>
          </w:rPrChange>
        </w:rPr>
      </w:pPr>
      <w:r w:rsidRPr="00E94408">
        <w:rPr>
          <w:lang w:val="en-US"/>
          <w:rPrChange w:id="558" w:author="Virginia Anne Nichols" w:date="2025-05-14T11:00:00Z" w16du:dateUtc="2025-05-14T09:00:00Z">
            <w:rPr/>
          </w:rPrChange>
        </w:rPr>
        <w:t>61.</w:t>
      </w:r>
      <w:r w:rsidRPr="00E94408">
        <w:rPr>
          <w:lang w:val="en-US"/>
          <w:rPrChange w:id="559" w:author="Virginia Anne Nichols" w:date="2025-05-14T11:00:00Z" w16du:dateUtc="2025-05-14T09:00:00Z">
            <w:rPr/>
          </w:rPrChange>
        </w:rPr>
        <w:tab/>
        <w:t xml:space="preserve">Snapp, S. Quantifying farmer evaluation of technologies: the mother and baby trial design. in </w:t>
      </w:r>
      <w:r w:rsidRPr="00E94408">
        <w:rPr>
          <w:i/>
          <w:iCs/>
          <w:lang w:val="en-US"/>
          <w:rPrChange w:id="560" w:author="Virginia Anne Nichols" w:date="2025-05-14T11:00:00Z" w16du:dateUtc="2025-05-14T09:00:00Z">
            <w:rPr>
              <w:i/>
              <w:iCs/>
            </w:rPr>
          </w:rPrChange>
        </w:rPr>
        <w:t>Quantitative Analysis of Data from Participatory Methods in Plant Breeding</w:t>
      </w:r>
      <w:r w:rsidRPr="00E94408">
        <w:rPr>
          <w:lang w:val="en-US"/>
          <w:rPrChange w:id="561" w:author="Virginia Anne Nichols" w:date="2025-05-14T11:00:00Z" w16du:dateUtc="2025-05-14T09:00:00Z">
            <w:rPr/>
          </w:rPrChange>
        </w:rPr>
        <w:t xml:space="preserve"> (CIMMYT, Mexico, 2002).</w:t>
      </w:r>
    </w:p>
    <w:p w14:paraId="73051D3F" w14:textId="77777777" w:rsidR="00E94408" w:rsidRPr="00E94408" w:rsidRDefault="00E94408" w:rsidP="00E94408">
      <w:pPr>
        <w:pStyle w:val="Bibliography"/>
        <w:rPr>
          <w:lang w:val="en-US"/>
          <w:rPrChange w:id="562" w:author="Virginia Anne Nichols" w:date="2025-05-14T11:00:00Z" w16du:dateUtc="2025-05-14T09:00:00Z">
            <w:rPr/>
          </w:rPrChange>
        </w:rPr>
      </w:pPr>
      <w:r w:rsidRPr="00E94408">
        <w:rPr>
          <w:lang w:val="en-US"/>
          <w:rPrChange w:id="563" w:author="Virginia Anne Nichols" w:date="2025-05-14T11:00:00Z" w16du:dateUtc="2025-05-14T09:00:00Z">
            <w:rPr/>
          </w:rPrChange>
        </w:rPr>
        <w:t>62.</w:t>
      </w:r>
      <w:r w:rsidRPr="00E94408">
        <w:rPr>
          <w:lang w:val="en-US"/>
          <w:rPrChange w:id="564" w:author="Virginia Anne Nichols" w:date="2025-05-14T11:00:00Z" w16du:dateUtc="2025-05-14T09:00:00Z">
            <w:rPr/>
          </w:rPrChange>
        </w:rPr>
        <w:tab/>
        <w:t xml:space="preserve">Macedo, I., Pittelkow, C. M., Terra, J. A., Castillo, J. &amp; Roel, A. The power of on-farm data for improved agronomy. </w:t>
      </w:r>
      <w:r w:rsidRPr="00E94408">
        <w:rPr>
          <w:i/>
          <w:iCs/>
          <w:lang w:val="en-US"/>
          <w:rPrChange w:id="565" w:author="Virginia Anne Nichols" w:date="2025-05-14T11:00:00Z" w16du:dateUtc="2025-05-14T09:00:00Z">
            <w:rPr>
              <w:i/>
              <w:iCs/>
            </w:rPr>
          </w:rPrChange>
        </w:rPr>
        <w:t>Glob. Food Secur.</w:t>
      </w:r>
      <w:r w:rsidRPr="00E94408">
        <w:rPr>
          <w:lang w:val="en-US"/>
          <w:rPrChange w:id="566" w:author="Virginia Anne Nichols" w:date="2025-05-14T11:00:00Z" w16du:dateUtc="2025-05-14T09:00:00Z">
            <w:rPr/>
          </w:rPrChange>
        </w:rPr>
        <w:t xml:space="preserve"> </w:t>
      </w:r>
      <w:r w:rsidRPr="00E94408">
        <w:rPr>
          <w:b/>
          <w:bCs/>
          <w:lang w:val="en-US"/>
          <w:rPrChange w:id="567" w:author="Virginia Anne Nichols" w:date="2025-05-14T11:00:00Z" w16du:dateUtc="2025-05-14T09:00:00Z">
            <w:rPr>
              <w:b/>
              <w:bCs/>
            </w:rPr>
          </w:rPrChange>
        </w:rPr>
        <w:t>40</w:t>
      </w:r>
      <w:r w:rsidRPr="00E94408">
        <w:rPr>
          <w:lang w:val="en-US"/>
          <w:rPrChange w:id="568" w:author="Virginia Anne Nichols" w:date="2025-05-14T11:00:00Z" w16du:dateUtc="2025-05-14T09:00:00Z">
            <w:rPr/>
          </w:rPrChange>
        </w:rPr>
        <w:t>, 100752 (2024).</w:t>
      </w:r>
    </w:p>
    <w:p w14:paraId="263FEBA1" w14:textId="77777777" w:rsidR="00E94408" w:rsidRPr="00E94408" w:rsidRDefault="00E94408" w:rsidP="00E94408">
      <w:pPr>
        <w:pStyle w:val="Bibliography"/>
        <w:rPr>
          <w:lang w:val="en-US"/>
          <w:rPrChange w:id="569" w:author="Virginia Anne Nichols" w:date="2025-05-14T11:00:00Z" w16du:dateUtc="2025-05-14T09:00:00Z">
            <w:rPr/>
          </w:rPrChange>
        </w:rPr>
      </w:pPr>
      <w:r w:rsidRPr="00E94408">
        <w:rPr>
          <w:lang w:val="en-US"/>
          <w:rPrChange w:id="570" w:author="Virginia Anne Nichols" w:date="2025-05-14T11:00:00Z" w16du:dateUtc="2025-05-14T09:00:00Z">
            <w:rPr/>
          </w:rPrChange>
        </w:rPr>
        <w:t>63.</w:t>
      </w:r>
      <w:r w:rsidRPr="00E94408">
        <w:rPr>
          <w:lang w:val="en-US"/>
          <w:rPrChange w:id="571" w:author="Virginia Anne Nichols" w:date="2025-05-14T11:00:00Z" w16du:dateUtc="2025-05-14T09:00:00Z">
            <w:rPr/>
          </w:rPrChange>
        </w:rPr>
        <w:tab/>
        <w:t xml:space="preserve">Lacoste, M. </w:t>
      </w:r>
      <w:r w:rsidRPr="00E94408">
        <w:rPr>
          <w:i/>
          <w:iCs/>
          <w:lang w:val="en-US"/>
          <w:rPrChange w:id="572" w:author="Virginia Anne Nichols" w:date="2025-05-14T11:00:00Z" w16du:dateUtc="2025-05-14T09:00:00Z">
            <w:rPr>
              <w:i/>
              <w:iCs/>
            </w:rPr>
          </w:rPrChange>
        </w:rPr>
        <w:t>et al.</w:t>
      </w:r>
      <w:r w:rsidRPr="00E94408">
        <w:rPr>
          <w:lang w:val="en-US"/>
          <w:rPrChange w:id="573" w:author="Virginia Anne Nichols" w:date="2025-05-14T11:00:00Z" w16du:dateUtc="2025-05-14T09:00:00Z">
            <w:rPr/>
          </w:rPrChange>
        </w:rPr>
        <w:t xml:space="preserve"> On-Farm Experimentation to transform global agriculture. </w:t>
      </w:r>
      <w:r w:rsidRPr="00E94408">
        <w:rPr>
          <w:i/>
          <w:iCs/>
          <w:lang w:val="en-US"/>
          <w:rPrChange w:id="574" w:author="Virginia Anne Nichols" w:date="2025-05-14T11:00:00Z" w16du:dateUtc="2025-05-14T09:00:00Z">
            <w:rPr>
              <w:i/>
              <w:iCs/>
            </w:rPr>
          </w:rPrChange>
        </w:rPr>
        <w:t>Nat. Food</w:t>
      </w:r>
      <w:r w:rsidRPr="00E94408">
        <w:rPr>
          <w:lang w:val="en-US"/>
          <w:rPrChange w:id="575" w:author="Virginia Anne Nichols" w:date="2025-05-14T11:00:00Z" w16du:dateUtc="2025-05-14T09:00:00Z">
            <w:rPr/>
          </w:rPrChange>
        </w:rPr>
        <w:t xml:space="preserve"> </w:t>
      </w:r>
      <w:r w:rsidRPr="00E94408">
        <w:rPr>
          <w:b/>
          <w:bCs/>
          <w:lang w:val="en-US"/>
          <w:rPrChange w:id="576" w:author="Virginia Anne Nichols" w:date="2025-05-14T11:00:00Z" w16du:dateUtc="2025-05-14T09:00:00Z">
            <w:rPr>
              <w:b/>
              <w:bCs/>
            </w:rPr>
          </w:rPrChange>
        </w:rPr>
        <w:t>3</w:t>
      </w:r>
      <w:r w:rsidRPr="00E94408">
        <w:rPr>
          <w:lang w:val="en-US"/>
          <w:rPrChange w:id="577" w:author="Virginia Anne Nichols" w:date="2025-05-14T11:00:00Z" w16du:dateUtc="2025-05-14T09:00:00Z">
            <w:rPr/>
          </w:rPrChange>
        </w:rPr>
        <w:t>, 11–18 (2022).</w:t>
      </w:r>
    </w:p>
    <w:p w14:paraId="7D3F4F22" w14:textId="77777777" w:rsidR="00E94408" w:rsidRPr="00E94408" w:rsidRDefault="00E94408" w:rsidP="00E94408">
      <w:pPr>
        <w:pStyle w:val="Bibliography"/>
        <w:rPr>
          <w:lang w:val="en-US"/>
          <w:rPrChange w:id="578" w:author="Virginia Anne Nichols" w:date="2025-05-14T11:00:00Z" w16du:dateUtc="2025-05-14T09:00:00Z">
            <w:rPr/>
          </w:rPrChange>
        </w:rPr>
      </w:pPr>
      <w:r w:rsidRPr="00E94408">
        <w:rPr>
          <w:lang w:val="en-US"/>
          <w:rPrChange w:id="579" w:author="Virginia Anne Nichols" w:date="2025-05-14T11:00:00Z" w16du:dateUtc="2025-05-14T09:00:00Z">
            <w:rPr/>
          </w:rPrChange>
        </w:rPr>
        <w:t>64.</w:t>
      </w:r>
      <w:r w:rsidRPr="00E94408">
        <w:rPr>
          <w:lang w:val="en-US"/>
          <w:rPrChange w:id="580" w:author="Virginia Anne Nichols" w:date="2025-05-14T11:00:00Z" w16du:dateUtc="2025-05-14T09:00:00Z">
            <w:rPr/>
          </w:rPrChange>
        </w:rPr>
        <w:tab/>
        <w:t xml:space="preserve">Chaney, D. </w:t>
      </w:r>
      <w:r w:rsidRPr="00E94408">
        <w:rPr>
          <w:i/>
          <w:iCs/>
          <w:lang w:val="en-US"/>
          <w:rPrChange w:id="581" w:author="Virginia Anne Nichols" w:date="2025-05-14T11:00:00Z" w16du:dateUtc="2025-05-14T09:00:00Z">
            <w:rPr>
              <w:i/>
              <w:iCs/>
            </w:rPr>
          </w:rPrChange>
        </w:rPr>
        <w:t>How to Conduct Research on Your Farm or Ranch</w:t>
      </w:r>
      <w:r w:rsidRPr="00E94408">
        <w:rPr>
          <w:lang w:val="en-US"/>
          <w:rPrChange w:id="582" w:author="Virginia Anne Nichols" w:date="2025-05-14T11:00:00Z" w16du:dateUtc="2025-05-14T09:00:00Z">
            <w:rPr/>
          </w:rPrChange>
        </w:rPr>
        <w:t>. https://www.sare.org/resources/how-to-conduct-research-on-your-farm-or-ranch/ (2017).</w:t>
      </w:r>
    </w:p>
    <w:p w14:paraId="00CBCEC8" w14:textId="77777777" w:rsidR="00E94408" w:rsidRPr="00E94408" w:rsidRDefault="00E94408" w:rsidP="00E94408">
      <w:pPr>
        <w:pStyle w:val="Bibliography"/>
        <w:rPr>
          <w:lang w:val="en-US"/>
          <w:rPrChange w:id="583" w:author="Virginia Anne Nichols" w:date="2025-05-14T11:00:00Z" w16du:dateUtc="2025-05-14T09:00:00Z">
            <w:rPr/>
          </w:rPrChange>
        </w:rPr>
      </w:pPr>
      <w:r w:rsidRPr="00E94408">
        <w:rPr>
          <w:lang w:val="en-US"/>
          <w:rPrChange w:id="584" w:author="Virginia Anne Nichols" w:date="2025-05-14T11:00:00Z" w16du:dateUtc="2025-05-14T09:00:00Z">
            <w:rPr/>
          </w:rPrChange>
        </w:rPr>
        <w:t>65.</w:t>
      </w:r>
      <w:r w:rsidRPr="00E94408">
        <w:rPr>
          <w:lang w:val="en-US"/>
          <w:rPrChange w:id="585" w:author="Virginia Anne Nichols" w:date="2025-05-14T11:00:00Z" w16du:dateUtc="2025-05-14T09:00:00Z">
            <w:rPr/>
          </w:rPrChange>
        </w:rPr>
        <w:tab/>
        <w:t xml:space="preserve">Orozco, J. P., Hathaway, M., Veley, T., Estrada, H. &amp; Tobey, E. Farmers Guide to Conducting On-Farm Research. </w:t>
      </w:r>
      <w:r w:rsidRPr="00E94408">
        <w:rPr>
          <w:i/>
          <w:iCs/>
          <w:lang w:val="en-US"/>
          <w:rPrChange w:id="586" w:author="Virginia Anne Nichols" w:date="2025-05-14T11:00:00Z" w16du:dateUtc="2025-05-14T09:00:00Z">
            <w:rPr>
              <w:i/>
              <w:iCs/>
            </w:rPr>
          </w:rPrChange>
        </w:rPr>
        <w:t>Organic Farming Research Foundation</w:t>
      </w:r>
      <w:r w:rsidRPr="00E94408">
        <w:rPr>
          <w:lang w:val="en-US"/>
          <w:rPrChange w:id="587" w:author="Virginia Anne Nichols" w:date="2025-05-14T11:00:00Z" w16du:dateUtc="2025-05-14T09:00:00Z">
            <w:rPr/>
          </w:rPrChange>
        </w:rPr>
        <w:t xml:space="preserve"> https://ofrf.org/reports/farmers-guide-to-conducting-on-farm-research/ (2023).</w:t>
      </w:r>
    </w:p>
    <w:p w14:paraId="25C872D9" w14:textId="77777777" w:rsidR="00E94408" w:rsidRPr="00E94408" w:rsidRDefault="00E94408" w:rsidP="00E94408">
      <w:pPr>
        <w:pStyle w:val="Bibliography"/>
        <w:rPr>
          <w:lang w:val="en-US"/>
          <w:rPrChange w:id="588" w:author="Virginia Anne Nichols" w:date="2025-05-14T11:00:00Z" w16du:dateUtc="2025-05-14T09:00:00Z">
            <w:rPr/>
          </w:rPrChange>
        </w:rPr>
      </w:pPr>
      <w:r w:rsidRPr="00E94408">
        <w:rPr>
          <w:lang w:val="en-US"/>
          <w:rPrChange w:id="589" w:author="Virginia Anne Nichols" w:date="2025-05-14T11:00:00Z" w16du:dateUtc="2025-05-14T09:00:00Z">
            <w:rPr/>
          </w:rPrChange>
        </w:rPr>
        <w:t>66.</w:t>
      </w:r>
      <w:r w:rsidRPr="00E94408">
        <w:rPr>
          <w:lang w:val="en-US"/>
          <w:rPrChange w:id="590" w:author="Virginia Anne Nichols" w:date="2025-05-14T11:00:00Z" w16du:dateUtc="2025-05-14T09:00:00Z">
            <w:rPr/>
          </w:rPrChange>
        </w:rPr>
        <w:tab/>
        <w:t xml:space="preserve">Toffolini, Q. &amp; Jeuffroy, M.-H. On-farm experimentation practices and associated farmer-researcher relationships: a systematic literature review. </w:t>
      </w:r>
      <w:r w:rsidRPr="00E94408">
        <w:rPr>
          <w:i/>
          <w:iCs/>
          <w:lang w:val="en-US"/>
          <w:rPrChange w:id="591" w:author="Virginia Anne Nichols" w:date="2025-05-14T11:00:00Z" w16du:dateUtc="2025-05-14T09:00:00Z">
            <w:rPr>
              <w:i/>
              <w:iCs/>
            </w:rPr>
          </w:rPrChange>
        </w:rPr>
        <w:t>Agron. Sustain. Dev.</w:t>
      </w:r>
      <w:r w:rsidRPr="00E94408">
        <w:rPr>
          <w:lang w:val="en-US"/>
          <w:rPrChange w:id="592" w:author="Virginia Anne Nichols" w:date="2025-05-14T11:00:00Z" w16du:dateUtc="2025-05-14T09:00:00Z">
            <w:rPr/>
          </w:rPrChange>
        </w:rPr>
        <w:t xml:space="preserve"> </w:t>
      </w:r>
      <w:r w:rsidRPr="00E94408">
        <w:rPr>
          <w:b/>
          <w:bCs/>
          <w:lang w:val="en-US"/>
          <w:rPrChange w:id="593" w:author="Virginia Anne Nichols" w:date="2025-05-14T11:00:00Z" w16du:dateUtc="2025-05-14T09:00:00Z">
            <w:rPr>
              <w:b/>
              <w:bCs/>
            </w:rPr>
          </w:rPrChange>
        </w:rPr>
        <w:t>42</w:t>
      </w:r>
      <w:r w:rsidRPr="00E94408">
        <w:rPr>
          <w:lang w:val="en-US"/>
          <w:rPrChange w:id="594" w:author="Virginia Anne Nichols" w:date="2025-05-14T11:00:00Z" w16du:dateUtc="2025-05-14T09:00:00Z">
            <w:rPr/>
          </w:rPrChange>
        </w:rPr>
        <w:t>, 114 (2022).</w:t>
      </w:r>
    </w:p>
    <w:p w14:paraId="15EABE69" w14:textId="77777777" w:rsidR="00E94408" w:rsidRPr="00E94408" w:rsidRDefault="00E94408" w:rsidP="00E94408">
      <w:pPr>
        <w:pStyle w:val="Bibliography"/>
        <w:rPr>
          <w:lang w:val="en-US"/>
          <w:rPrChange w:id="595" w:author="Virginia Anne Nichols" w:date="2025-05-14T11:00:00Z" w16du:dateUtc="2025-05-14T09:00:00Z">
            <w:rPr/>
          </w:rPrChange>
        </w:rPr>
      </w:pPr>
      <w:r w:rsidRPr="00E94408">
        <w:rPr>
          <w:lang w:val="en-US"/>
          <w:rPrChange w:id="596" w:author="Virginia Anne Nichols" w:date="2025-05-14T11:00:00Z" w16du:dateUtc="2025-05-14T09:00:00Z">
            <w:rPr/>
          </w:rPrChange>
        </w:rPr>
        <w:lastRenderedPageBreak/>
        <w:t>67.</w:t>
      </w:r>
      <w:r w:rsidRPr="00E94408">
        <w:rPr>
          <w:lang w:val="en-US"/>
          <w:rPrChange w:id="597" w:author="Virginia Anne Nichols" w:date="2025-05-14T11:00:00Z" w16du:dateUtc="2025-05-14T09:00:00Z">
            <w:rPr/>
          </w:rPrChange>
        </w:rPr>
        <w:tab/>
        <w:t xml:space="preserve">Jackson-Smith, D. &amp; Veisi, H. A typology to guide design and assessment of participatory farming research projects. </w:t>
      </w:r>
      <w:r w:rsidRPr="00E94408">
        <w:rPr>
          <w:i/>
          <w:iCs/>
          <w:lang w:val="en-US"/>
          <w:rPrChange w:id="598" w:author="Virginia Anne Nichols" w:date="2025-05-14T11:00:00Z" w16du:dateUtc="2025-05-14T09:00:00Z">
            <w:rPr>
              <w:i/>
              <w:iCs/>
            </w:rPr>
          </w:rPrChange>
        </w:rPr>
        <w:t>Socio-Ecol. Pract. Res.</w:t>
      </w:r>
      <w:r w:rsidRPr="00E94408">
        <w:rPr>
          <w:lang w:val="en-US"/>
          <w:rPrChange w:id="599" w:author="Virginia Anne Nichols" w:date="2025-05-14T11:00:00Z" w16du:dateUtc="2025-05-14T09:00:00Z">
            <w:rPr/>
          </w:rPrChange>
        </w:rPr>
        <w:t xml:space="preserve"> </w:t>
      </w:r>
      <w:r w:rsidRPr="00E94408">
        <w:rPr>
          <w:b/>
          <w:bCs/>
          <w:lang w:val="en-US"/>
          <w:rPrChange w:id="600" w:author="Virginia Anne Nichols" w:date="2025-05-14T11:00:00Z" w16du:dateUtc="2025-05-14T09:00:00Z">
            <w:rPr>
              <w:b/>
              <w:bCs/>
            </w:rPr>
          </w:rPrChange>
        </w:rPr>
        <w:t>5</w:t>
      </w:r>
      <w:r w:rsidRPr="00E94408">
        <w:rPr>
          <w:lang w:val="en-US"/>
          <w:rPrChange w:id="601" w:author="Virginia Anne Nichols" w:date="2025-05-14T11:00:00Z" w16du:dateUtc="2025-05-14T09:00:00Z">
            <w:rPr/>
          </w:rPrChange>
        </w:rPr>
        <w:t>, 159–174 (2023).</w:t>
      </w:r>
    </w:p>
    <w:p w14:paraId="69977D60" w14:textId="77777777" w:rsidR="00E94408" w:rsidRPr="00E94408" w:rsidRDefault="00E94408" w:rsidP="00E94408">
      <w:pPr>
        <w:pStyle w:val="Bibliography"/>
        <w:rPr>
          <w:lang w:val="en-US"/>
          <w:rPrChange w:id="602" w:author="Virginia Anne Nichols" w:date="2025-05-14T11:00:00Z" w16du:dateUtc="2025-05-14T09:00:00Z">
            <w:rPr/>
          </w:rPrChange>
        </w:rPr>
      </w:pPr>
      <w:r w:rsidRPr="00E94408">
        <w:rPr>
          <w:lang w:val="en-US"/>
          <w:rPrChange w:id="603" w:author="Virginia Anne Nichols" w:date="2025-05-14T11:00:00Z" w16du:dateUtc="2025-05-14T09:00:00Z">
            <w:rPr/>
          </w:rPrChange>
        </w:rPr>
        <w:t>68.</w:t>
      </w:r>
      <w:r w:rsidRPr="00E94408">
        <w:rPr>
          <w:lang w:val="en-US"/>
          <w:rPrChange w:id="604" w:author="Virginia Anne Nichols" w:date="2025-05-14T11:00:00Z" w16du:dateUtc="2025-05-14T09:00:00Z">
            <w:rPr/>
          </w:rPrChange>
        </w:rPr>
        <w:tab/>
        <w:t xml:space="preserve">Liebig, M. A., Doran, J. W. &amp; Francis, C. A. “Work-a-Day” Compensation in Farmer Participatory Research. </w:t>
      </w:r>
      <w:r w:rsidRPr="00E94408">
        <w:rPr>
          <w:i/>
          <w:iCs/>
          <w:lang w:val="en-US"/>
          <w:rPrChange w:id="605" w:author="Virginia Anne Nichols" w:date="2025-05-14T11:00:00Z" w16du:dateUtc="2025-05-14T09:00:00Z">
            <w:rPr>
              <w:i/>
              <w:iCs/>
            </w:rPr>
          </w:rPrChange>
        </w:rPr>
        <w:t>J. Nat. Resour. Life Sci. Educ.</w:t>
      </w:r>
      <w:r w:rsidRPr="00E94408">
        <w:rPr>
          <w:lang w:val="en-US"/>
          <w:rPrChange w:id="606" w:author="Virginia Anne Nichols" w:date="2025-05-14T11:00:00Z" w16du:dateUtc="2025-05-14T09:00:00Z">
            <w:rPr/>
          </w:rPrChange>
        </w:rPr>
        <w:t xml:space="preserve"> </w:t>
      </w:r>
      <w:r w:rsidRPr="00E94408">
        <w:rPr>
          <w:b/>
          <w:bCs/>
          <w:lang w:val="en-US"/>
          <w:rPrChange w:id="607" w:author="Virginia Anne Nichols" w:date="2025-05-14T11:00:00Z" w16du:dateUtc="2025-05-14T09:00:00Z">
            <w:rPr>
              <w:b/>
              <w:bCs/>
            </w:rPr>
          </w:rPrChange>
        </w:rPr>
        <w:t>28</w:t>
      </w:r>
      <w:r w:rsidRPr="00E94408">
        <w:rPr>
          <w:lang w:val="en-US"/>
          <w:rPrChange w:id="608" w:author="Virginia Anne Nichols" w:date="2025-05-14T11:00:00Z" w16du:dateUtc="2025-05-14T09:00:00Z">
            <w:rPr/>
          </w:rPrChange>
        </w:rPr>
        <w:t>, 37–40 (1999).</w:t>
      </w:r>
    </w:p>
    <w:p w14:paraId="73B1A90C" w14:textId="77777777" w:rsidR="00E94408" w:rsidRPr="00E94408" w:rsidRDefault="00E94408" w:rsidP="00E94408">
      <w:pPr>
        <w:pStyle w:val="Bibliography"/>
        <w:rPr>
          <w:lang w:val="en-US"/>
          <w:rPrChange w:id="609" w:author="Virginia Anne Nichols" w:date="2025-05-14T11:00:00Z" w16du:dateUtc="2025-05-14T09:00:00Z">
            <w:rPr/>
          </w:rPrChange>
        </w:rPr>
      </w:pPr>
      <w:r w:rsidRPr="00E94408">
        <w:rPr>
          <w:lang w:val="en-US"/>
          <w:rPrChange w:id="610" w:author="Virginia Anne Nichols" w:date="2025-05-14T11:00:00Z" w16du:dateUtc="2025-05-14T09:00:00Z">
            <w:rPr/>
          </w:rPrChange>
        </w:rPr>
        <w:t>69.</w:t>
      </w:r>
      <w:r w:rsidRPr="00E94408">
        <w:rPr>
          <w:lang w:val="en-US"/>
          <w:rPrChange w:id="611" w:author="Virginia Anne Nichols" w:date="2025-05-14T11:00:00Z" w16du:dateUtc="2025-05-14T09:00:00Z">
            <w:rPr/>
          </w:rPrChange>
        </w:rPr>
        <w:tab/>
        <w:t xml:space="preserve">Neher, D. </w:t>
      </w:r>
      <w:r w:rsidRPr="00E94408">
        <w:rPr>
          <w:i/>
          <w:iCs/>
          <w:lang w:val="en-US"/>
          <w:rPrChange w:id="612" w:author="Virginia Anne Nichols" w:date="2025-05-14T11:00:00Z" w16du:dateUtc="2025-05-14T09:00:00Z">
            <w:rPr>
              <w:i/>
              <w:iCs/>
            </w:rPr>
          </w:rPrChange>
        </w:rPr>
        <w:t>et al.</w:t>
      </w:r>
      <w:r w:rsidRPr="00E94408">
        <w:rPr>
          <w:lang w:val="en-US"/>
          <w:rPrChange w:id="613" w:author="Virginia Anne Nichols" w:date="2025-05-14T11:00:00Z" w16du:dateUtc="2025-05-14T09:00:00Z">
            <w:rPr/>
          </w:rPrChange>
        </w:rPr>
        <w:t xml:space="preserve"> Proceedings - U.S.A Agroecology Summit 2023. </w:t>
      </w:r>
      <w:r w:rsidRPr="00E94408">
        <w:rPr>
          <w:i/>
          <w:iCs/>
          <w:lang w:val="en-US"/>
          <w:rPrChange w:id="614" w:author="Virginia Anne Nichols" w:date="2025-05-14T11:00:00Z" w16du:dateUtc="2025-05-14T09:00:00Z">
            <w:rPr>
              <w:i/>
              <w:iCs/>
            </w:rPr>
          </w:rPrChange>
        </w:rPr>
        <w:t>Coll. Agric. Life Sci. Fac. Publ.</w:t>
      </w:r>
      <w:r w:rsidRPr="00E94408">
        <w:rPr>
          <w:lang w:val="en-US"/>
          <w:rPrChange w:id="615" w:author="Virginia Anne Nichols" w:date="2025-05-14T11:00:00Z" w16du:dateUtc="2025-05-14T09:00:00Z">
            <w:rPr/>
          </w:rPrChange>
        </w:rPr>
        <w:t xml:space="preserve"> (2023).</w:t>
      </w:r>
    </w:p>
    <w:p w14:paraId="01AF195D" w14:textId="77777777" w:rsidR="00E94408" w:rsidRPr="00E94408" w:rsidRDefault="00E94408" w:rsidP="00E94408">
      <w:pPr>
        <w:pStyle w:val="Bibliography"/>
        <w:rPr>
          <w:lang w:val="en-US"/>
          <w:rPrChange w:id="616" w:author="Virginia Anne Nichols" w:date="2025-05-14T11:00:00Z" w16du:dateUtc="2025-05-14T09:00:00Z">
            <w:rPr/>
          </w:rPrChange>
        </w:rPr>
      </w:pPr>
      <w:r w:rsidRPr="00E94408">
        <w:rPr>
          <w:lang w:val="en-US"/>
          <w:rPrChange w:id="617" w:author="Virginia Anne Nichols" w:date="2025-05-14T11:00:00Z" w16du:dateUtc="2025-05-14T09:00:00Z">
            <w:rPr/>
          </w:rPrChange>
        </w:rPr>
        <w:t>70.</w:t>
      </w:r>
      <w:r w:rsidRPr="00E94408">
        <w:rPr>
          <w:lang w:val="en-US"/>
          <w:rPrChange w:id="618" w:author="Virginia Anne Nichols" w:date="2025-05-14T11:00:00Z" w16du:dateUtc="2025-05-14T09:00:00Z">
            <w:rPr/>
          </w:rPrChange>
        </w:rPr>
        <w:tab/>
        <w:t xml:space="preserve">Thornley, K. Involving farmers in agricultural research: A farmer’s perspective. </w:t>
      </w:r>
      <w:r w:rsidRPr="00E94408">
        <w:rPr>
          <w:i/>
          <w:iCs/>
          <w:lang w:val="en-US"/>
          <w:rPrChange w:id="619" w:author="Virginia Anne Nichols" w:date="2025-05-14T11:00:00Z" w16du:dateUtc="2025-05-14T09:00:00Z">
            <w:rPr>
              <w:i/>
              <w:iCs/>
            </w:rPr>
          </w:rPrChange>
        </w:rPr>
        <w:t>Am. J. Altern. Agric.</w:t>
      </w:r>
      <w:r w:rsidRPr="00E94408">
        <w:rPr>
          <w:lang w:val="en-US"/>
          <w:rPrChange w:id="620" w:author="Virginia Anne Nichols" w:date="2025-05-14T11:00:00Z" w16du:dateUtc="2025-05-14T09:00:00Z">
            <w:rPr/>
          </w:rPrChange>
        </w:rPr>
        <w:t xml:space="preserve"> </w:t>
      </w:r>
      <w:r w:rsidRPr="00E94408">
        <w:rPr>
          <w:b/>
          <w:bCs/>
          <w:lang w:val="en-US"/>
          <w:rPrChange w:id="621" w:author="Virginia Anne Nichols" w:date="2025-05-14T11:00:00Z" w16du:dateUtc="2025-05-14T09:00:00Z">
            <w:rPr>
              <w:b/>
              <w:bCs/>
            </w:rPr>
          </w:rPrChange>
        </w:rPr>
        <w:t>5</w:t>
      </w:r>
      <w:r w:rsidRPr="00E94408">
        <w:rPr>
          <w:lang w:val="en-US"/>
          <w:rPrChange w:id="622" w:author="Virginia Anne Nichols" w:date="2025-05-14T11:00:00Z" w16du:dateUtc="2025-05-14T09:00:00Z">
            <w:rPr/>
          </w:rPrChange>
        </w:rPr>
        <w:t>, 174–177 (1990).</w:t>
      </w:r>
    </w:p>
    <w:p w14:paraId="356CBCC2" w14:textId="77777777" w:rsidR="00E94408" w:rsidRPr="00E94408" w:rsidRDefault="00E94408" w:rsidP="00E94408">
      <w:pPr>
        <w:pStyle w:val="Bibliography"/>
        <w:rPr>
          <w:lang w:val="en-US"/>
          <w:rPrChange w:id="623" w:author="Virginia Anne Nichols" w:date="2025-05-14T11:00:00Z" w16du:dateUtc="2025-05-14T09:00:00Z">
            <w:rPr/>
          </w:rPrChange>
        </w:rPr>
      </w:pPr>
      <w:r w:rsidRPr="00E94408">
        <w:rPr>
          <w:lang w:val="en-US"/>
          <w:rPrChange w:id="624" w:author="Virginia Anne Nichols" w:date="2025-05-14T11:00:00Z" w16du:dateUtc="2025-05-14T09:00:00Z">
            <w:rPr/>
          </w:rPrChange>
        </w:rPr>
        <w:t>71.</w:t>
      </w:r>
      <w:r w:rsidRPr="00E94408">
        <w:rPr>
          <w:lang w:val="en-US"/>
          <w:rPrChange w:id="625" w:author="Virginia Anne Nichols" w:date="2025-05-14T11:00:00Z" w16du:dateUtc="2025-05-14T09:00:00Z">
            <w:rPr/>
          </w:rPrChange>
        </w:rPr>
        <w:tab/>
        <w:t xml:space="preserve">Sherren, K., Thondhlana, G. &amp; Jackson-Smith, D. </w:t>
      </w:r>
      <w:r w:rsidRPr="00E94408">
        <w:rPr>
          <w:i/>
          <w:iCs/>
          <w:lang w:val="en-US"/>
          <w:rPrChange w:id="626" w:author="Virginia Anne Nichols" w:date="2025-05-14T11:00:00Z" w16du:dateUtc="2025-05-14T09:00:00Z">
            <w:rPr>
              <w:i/>
              <w:iCs/>
            </w:rPr>
          </w:rPrChange>
        </w:rPr>
        <w:t>Opening Windows: Embracing New Perspectives and Practices in Natural Resource Social Sciences</w:t>
      </w:r>
      <w:r w:rsidRPr="00E94408">
        <w:rPr>
          <w:lang w:val="en-US"/>
          <w:rPrChange w:id="627" w:author="Virginia Anne Nichols" w:date="2025-05-14T11:00:00Z" w16du:dateUtc="2025-05-14T09:00:00Z">
            <w:rPr/>
          </w:rPrChange>
        </w:rPr>
        <w:t>. (Utah State University Press).</w:t>
      </w:r>
    </w:p>
    <w:p w14:paraId="27922C42" w14:textId="77777777" w:rsidR="00E94408" w:rsidRPr="00E94408" w:rsidRDefault="00E94408" w:rsidP="00E94408">
      <w:pPr>
        <w:pStyle w:val="Bibliography"/>
        <w:rPr>
          <w:lang w:val="en-US"/>
          <w:rPrChange w:id="628" w:author="Virginia Anne Nichols" w:date="2025-05-14T11:00:00Z" w16du:dateUtc="2025-05-14T09:00:00Z">
            <w:rPr/>
          </w:rPrChange>
        </w:rPr>
      </w:pPr>
      <w:r w:rsidRPr="00E94408">
        <w:rPr>
          <w:lang w:val="en-US"/>
          <w:rPrChange w:id="629" w:author="Virginia Anne Nichols" w:date="2025-05-14T11:00:00Z" w16du:dateUtc="2025-05-14T09:00:00Z">
            <w:rPr/>
          </w:rPrChange>
        </w:rPr>
        <w:t>72.</w:t>
      </w:r>
      <w:r w:rsidRPr="00E94408">
        <w:rPr>
          <w:lang w:val="en-US"/>
          <w:rPrChange w:id="630" w:author="Virginia Anne Nichols" w:date="2025-05-14T11:00:00Z" w16du:dateUtc="2025-05-14T09:00:00Z">
            <w:rPr/>
          </w:rPrChange>
        </w:rPr>
        <w:tab/>
        <w:t xml:space="preserve">Thésée, G. A Tool of Massive Erosion: Scientific Knowledge in the Neo-Colonial Enterprise. in </w:t>
      </w:r>
      <w:r w:rsidRPr="00E94408">
        <w:rPr>
          <w:i/>
          <w:iCs/>
          <w:lang w:val="en-US"/>
          <w:rPrChange w:id="631" w:author="Virginia Anne Nichols" w:date="2025-05-14T11:00:00Z" w16du:dateUtc="2025-05-14T09:00:00Z">
            <w:rPr>
              <w:i/>
              <w:iCs/>
            </w:rPr>
          </w:rPrChange>
        </w:rPr>
        <w:t>Anti-Colonialism and Education</w:t>
      </w:r>
      <w:r w:rsidRPr="00E94408">
        <w:rPr>
          <w:lang w:val="en-US"/>
          <w:rPrChange w:id="632" w:author="Virginia Anne Nichols" w:date="2025-05-14T11:00:00Z" w16du:dateUtc="2025-05-14T09:00:00Z">
            <w:rPr/>
          </w:rPrChange>
        </w:rPr>
        <w:t xml:space="preserve"> 25–42 (Brill, 2006). doi:10.1163/9789087901110_003.</w:t>
      </w:r>
    </w:p>
    <w:p w14:paraId="2DB898EC" w14:textId="77777777" w:rsidR="00E94408" w:rsidRDefault="00E94408" w:rsidP="00E94408">
      <w:pPr>
        <w:pStyle w:val="Bibliography"/>
      </w:pPr>
      <w:r w:rsidRPr="00E94408">
        <w:rPr>
          <w:lang w:val="en-US"/>
          <w:rPrChange w:id="633" w:author="Virginia Anne Nichols" w:date="2025-05-14T11:00:00Z" w16du:dateUtc="2025-05-14T09:00:00Z">
            <w:rPr/>
          </w:rPrChange>
        </w:rPr>
        <w:t>73.</w:t>
      </w:r>
      <w:r w:rsidRPr="00E94408">
        <w:rPr>
          <w:lang w:val="en-US"/>
          <w:rPrChange w:id="634" w:author="Virginia Anne Nichols" w:date="2025-05-14T11:00:00Z" w16du:dateUtc="2025-05-14T09:00:00Z">
            <w:rPr/>
          </w:rPrChange>
        </w:rPr>
        <w:tab/>
        <w:t xml:space="preserve">Halpin, Z. T. Scientific objectivity and the concept of “the other”. </w:t>
      </w:r>
      <w:r>
        <w:rPr>
          <w:i/>
          <w:iCs/>
        </w:rPr>
        <w:t>Womens Stud. Int. Forum</w:t>
      </w:r>
      <w:r>
        <w:t xml:space="preserve"> </w:t>
      </w:r>
      <w:r>
        <w:rPr>
          <w:b/>
          <w:bCs/>
        </w:rPr>
        <w:t>12</w:t>
      </w:r>
      <w:r>
        <w:t>, 285–294 (1989).</w:t>
      </w:r>
    </w:p>
    <w:p w14:paraId="1DCF7160" w14:textId="77777777" w:rsidR="00E94408" w:rsidRPr="00E94408" w:rsidRDefault="00E94408" w:rsidP="00E94408">
      <w:pPr>
        <w:pStyle w:val="Bibliography"/>
        <w:rPr>
          <w:lang w:val="en-US"/>
          <w:rPrChange w:id="635" w:author="Virginia Anne Nichols" w:date="2025-05-14T11:00:00Z" w16du:dateUtc="2025-05-14T09:00:00Z">
            <w:rPr/>
          </w:rPrChange>
        </w:rPr>
      </w:pPr>
      <w:r w:rsidRPr="00E94408">
        <w:rPr>
          <w:lang w:val="en-US"/>
          <w:rPrChange w:id="636" w:author="Virginia Anne Nichols" w:date="2025-05-14T11:00:00Z" w16du:dateUtc="2025-05-14T09:00:00Z">
            <w:rPr/>
          </w:rPrChange>
        </w:rPr>
        <w:t>74.</w:t>
      </w:r>
      <w:r w:rsidRPr="00E94408">
        <w:rPr>
          <w:lang w:val="en-US"/>
          <w:rPrChange w:id="637" w:author="Virginia Anne Nichols" w:date="2025-05-14T11:00:00Z" w16du:dateUtc="2025-05-14T09:00:00Z">
            <w:rPr/>
          </w:rPrChange>
        </w:rPr>
        <w:tab/>
        <w:t xml:space="preserve">Norton, B. G. Beyond Positivist Ecology: Toward an Integrated Ecological Ethics. </w:t>
      </w:r>
      <w:r w:rsidRPr="00E94408">
        <w:rPr>
          <w:i/>
          <w:iCs/>
          <w:lang w:val="en-US"/>
          <w:rPrChange w:id="638" w:author="Virginia Anne Nichols" w:date="2025-05-14T11:00:00Z" w16du:dateUtc="2025-05-14T09:00:00Z">
            <w:rPr>
              <w:i/>
              <w:iCs/>
            </w:rPr>
          </w:rPrChange>
        </w:rPr>
        <w:t>Sci. Eng. Ethics</w:t>
      </w:r>
      <w:r w:rsidRPr="00E94408">
        <w:rPr>
          <w:lang w:val="en-US"/>
          <w:rPrChange w:id="639" w:author="Virginia Anne Nichols" w:date="2025-05-14T11:00:00Z" w16du:dateUtc="2025-05-14T09:00:00Z">
            <w:rPr/>
          </w:rPrChange>
        </w:rPr>
        <w:t xml:space="preserve"> </w:t>
      </w:r>
      <w:r w:rsidRPr="00E94408">
        <w:rPr>
          <w:b/>
          <w:bCs/>
          <w:lang w:val="en-US"/>
          <w:rPrChange w:id="640" w:author="Virginia Anne Nichols" w:date="2025-05-14T11:00:00Z" w16du:dateUtc="2025-05-14T09:00:00Z">
            <w:rPr>
              <w:b/>
              <w:bCs/>
            </w:rPr>
          </w:rPrChange>
        </w:rPr>
        <w:t>14</w:t>
      </w:r>
      <w:r w:rsidRPr="00E94408">
        <w:rPr>
          <w:lang w:val="en-US"/>
          <w:rPrChange w:id="641" w:author="Virginia Anne Nichols" w:date="2025-05-14T11:00:00Z" w16du:dateUtc="2025-05-14T09:00:00Z">
            <w:rPr/>
          </w:rPrChange>
        </w:rPr>
        <w:t>, 581–592 (2008).</w:t>
      </w:r>
    </w:p>
    <w:p w14:paraId="3A3D28F9" w14:textId="77777777" w:rsidR="00E94408" w:rsidRPr="00E94408" w:rsidRDefault="00E94408" w:rsidP="00E94408">
      <w:pPr>
        <w:pStyle w:val="Bibliography"/>
        <w:rPr>
          <w:lang w:val="en-US"/>
          <w:rPrChange w:id="642" w:author="Virginia Anne Nichols" w:date="2025-05-14T11:00:00Z" w16du:dateUtc="2025-05-14T09:00:00Z">
            <w:rPr/>
          </w:rPrChange>
        </w:rPr>
      </w:pPr>
      <w:r w:rsidRPr="00E94408">
        <w:rPr>
          <w:lang w:val="en-US"/>
          <w:rPrChange w:id="643" w:author="Virginia Anne Nichols" w:date="2025-05-14T11:00:00Z" w16du:dateUtc="2025-05-14T09:00:00Z">
            <w:rPr/>
          </w:rPrChange>
        </w:rPr>
        <w:t>75.</w:t>
      </w:r>
      <w:r w:rsidRPr="00E94408">
        <w:rPr>
          <w:lang w:val="en-US"/>
          <w:rPrChange w:id="644" w:author="Virginia Anne Nichols" w:date="2025-05-14T11:00:00Z" w16du:dateUtc="2025-05-14T09:00:00Z">
            <w:rPr/>
          </w:rPrChange>
        </w:rPr>
        <w:tab/>
        <w:t xml:space="preserve">S, B. Science may be objective, scientists are not always. </w:t>
      </w:r>
      <w:r w:rsidRPr="00E94408">
        <w:rPr>
          <w:i/>
          <w:iCs/>
          <w:lang w:val="en-US"/>
          <w:rPrChange w:id="645" w:author="Virginia Anne Nichols" w:date="2025-05-14T11:00:00Z" w16du:dateUtc="2025-05-14T09:00:00Z">
            <w:rPr>
              <w:i/>
              <w:iCs/>
            </w:rPr>
          </w:rPrChange>
        </w:rPr>
        <w:t>Facts Views Vis. ObGyn</w:t>
      </w:r>
      <w:r w:rsidRPr="00E94408">
        <w:rPr>
          <w:lang w:val="en-US"/>
          <w:rPrChange w:id="646" w:author="Virginia Anne Nichols" w:date="2025-05-14T11:00:00Z" w16du:dateUtc="2025-05-14T09:00:00Z">
            <w:rPr/>
          </w:rPrChange>
        </w:rPr>
        <w:t xml:space="preserve"> </w:t>
      </w:r>
      <w:r w:rsidRPr="00E94408">
        <w:rPr>
          <w:b/>
          <w:bCs/>
          <w:lang w:val="en-US"/>
          <w:rPrChange w:id="647" w:author="Virginia Anne Nichols" w:date="2025-05-14T11:00:00Z" w16du:dateUtc="2025-05-14T09:00:00Z">
            <w:rPr>
              <w:b/>
              <w:bCs/>
            </w:rPr>
          </w:rPrChange>
        </w:rPr>
        <w:t>13</w:t>
      </w:r>
      <w:r w:rsidRPr="00E94408">
        <w:rPr>
          <w:lang w:val="en-US"/>
          <w:rPrChange w:id="648" w:author="Virginia Anne Nichols" w:date="2025-05-14T11:00:00Z" w16du:dateUtc="2025-05-14T09:00:00Z">
            <w:rPr/>
          </w:rPrChange>
        </w:rPr>
        <w:t>, 1–2.</w:t>
      </w:r>
    </w:p>
    <w:p w14:paraId="57599BAB" w14:textId="77777777" w:rsidR="00E94408" w:rsidRPr="00E94408" w:rsidRDefault="00E94408" w:rsidP="00E94408">
      <w:pPr>
        <w:pStyle w:val="Bibliography"/>
        <w:rPr>
          <w:lang w:val="en-US"/>
          <w:rPrChange w:id="649" w:author="Virginia Anne Nichols" w:date="2025-05-14T11:00:00Z" w16du:dateUtc="2025-05-14T09:00:00Z">
            <w:rPr/>
          </w:rPrChange>
        </w:rPr>
      </w:pPr>
      <w:r w:rsidRPr="00E94408">
        <w:rPr>
          <w:lang w:val="en-US"/>
          <w:rPrChange w:id="650" w:author="Virginia Anne Nichols" w:date="2025-05-14T11:00:00Z" w16du:dateUtc="2025-05-14T09:00:00Z">
            <w:rPr/>
          </w:rPrChange>
        </w:rPr>
        <w:t>76.</w:t>
      </w:r>
      <w:r w:rsidRPr="00E94408">
        <w:rPr>
          <w:lang w:val="en-US"/>
          <w:rPrChange w:id="651" w:author="Virginia Anne Nichols" w:date="2025-05-14T11:00:00Z" w16du:dateUtc="2025-05-14T09:00:00Z">
            <w:rPr/>
          </w:rPrChange>
        </w:rPr>
        <w:tab/>
        <w:t xml:space="preserve">Mann, C. </w:t>
      </w:r>
      <w:r w:rsidRPr="00E94408">
        <w:rPr>
          <w:i/>
          <w:iCs/>
          <w:lang w:val="en-US"/>
          <w:rPrChange w:id="652" w:author="Virginia Anne Nichols" w:date="2025-05-14T11:00:00Z" w16du:dateUtc="2025-05-14T09:00:00Z">
            <w:rPr>
              <w:i/>
              <w:iCs/>
            </w:rPr>
          </w:rPrChange>
        </w:rPr>
        <w:t>The Wizard and the Prophet</w:t>
      </w:r>
      <w:r w:rsidRPr="00E94408">
        <w:rPr>
          <w:lang w:val="en-US"/>
          <w:rPrChange w:id="653" w:author="Virginia Anne Nichols" w:date="2025-05-14T11:00:00Z" w16du:dateUtc="2025-05-14T09:00:00Z">
            <w:rPr/>
          </w:rPrChange>
        </w:rPr>
        <w:t>. (Vintage, New York, NY, 2019).</w:t>
      </w:r>
    </w:p>
    <w:p w14:paraId="23B5C657" w14:textId="77777777" w:rsidR="00E94408" w:rsidRPr="00E94408" w:rsidRDefault="00E94408" w:rsidP="00E94408">
      <w:pPr>
        <w:pStyle w:val="Bibliography"/>
        <w:rPr>
          <w:lang w:val="en-US"/>
          <w:rPrChange w:id="654" w:author="Virginia Anne Nichols" w:date="2025-05-14T11:00:00Z" w16du:dateUtc="2025-05-14T09:00:00Z">
            <w:rPr/>
          </w:rPrChange>
        </w:rPr>
      </w:pPr>
      <w:r w:rsidRPr="00E94408">
        <w:rPr>
          <w:lang w:val="en-US"/>
          <w:rPrChange w:id="655" w:author="Virginia Anne Nichols" w:date="2025-05-14T11:00:00Z" w16du:dateUtc="2025-05-14T09:00:00Z">
            <w:rPr/>
          </w:rPrChange>
        </w:rPr>
        <w:t>77.</w:t>
      </w:r>
      <w:r w:rsidRPr="00E94408">
        <w:rPr>
          <w:lang w:val="en-US"/>
          <w:rPrChange w:id="656" w:author="Virginia Anne Nichols" w:date="2025-05-14T11:00:00Z" w16du:dateUtc="2025-05-14T09:00:00Z">
            <w:rPr/>
          </w:rPrChange>
        </w:rPr>
        <w:tab/>
        <w:t xml:space="preserve">Borlaug, N. E. The Green Revolution: For Bread and Peace. </w:t>
      </w:r>
      <w:r w:rsidRPr="00E94408">
        <w:rPr>
          <w:i/>
          <w:iCs/>
          <w:lang w:val="en-US"/>
          <w:rPrChange w:id="657" w:author="Virginia Anne Nichols" w:date="2025-05-14T11:00:00Z" w16du:dateUtc="2025-05-14T09:00:00Z">
            <w:rPr>
              <w:i/>
              <w:iCs/>
            </w:rPr>
          </w:rPrChange>
        </w:rPr>
        <w:t>Bull. At. Sci.</w:t>
      </w:r>
      <w:r w:rsidRPr="00E94408">
        <w:rPr>
          <w:lang w:val="en-US"/>
          <w:rPrChange w:id="658" w:author="Virginia Anne Nichols" w:date="2025-05-14T11:00:00Z" w16du:dateUtc="2025-05-14T09:00:00Z">
            <w:rPr/>
          </w:rPrChange>
        </w:rPr>
        <w:t xml:space="preserve"> (1971).</w:t>
      </w:r>
    </w:p>
    <w:p w14:paraId="0F86BB92" w14:textId="77777777" w:rsidR="00E94408" w:rsidRPr="00E94408" w:rsidRDefault="00E94408" w:rsidP="00E94408">
      <w:pPr>
        <w:pStyle w:val="Bibliography"/>
        <w:rPr>
          <w:lang w:val="en-US"/>
          <w:rPrChange w:id="659" w:author="Virginia Anne Nichols" w:date="2025-05-14T11:00:00Z" w16du:dateUtc="2025-05-14T09:00:00Z">
            <w:rPr/>
          </w:rPrChange>
        </w:rPr>
      </w:pPr>
      <w:r w:rsidRPr="00E94408">
        <w:rPr>
          <w:lang w:val="en-US"/>
          <w:rPrChange w:id="660" w:author="Virginia Anne Nichols" w:date="2025-05-14T11:00:00Z" w16du:dateUtc="2025-05-14T09:00:00Z">
            <w:rPr/>
          </w:rPrChange>
        </w:rPr>
        <w:t>78.</w:t>
      </w:r>
      <w:r w:rsidRPr="00E94408">
        <w:rPr>
          <w:lang w:val="en-US"/>
          <w:rPrChange w:id="661" w:author="Virginia Anne Nichols" w:date="2025-05-14T11:00:00Z" w16du:dateUtc="2025-05-14T09:00:00Z">
            <w:rPr/>
          </w:rPrChange>
        </w:rPr>
        <w:tab/>
        <w:t xml:space="preserve">Sayre, N. F. The Genesis, History, and Limits of Carrying Capacity. </w:t>
      </w:r>
      <w:r w:rsidRPr="00E94408">
        <w:rPr>
          <w:i/>
          <w:iCs/>
          <w:lang w:val="en-US"/>
          <w:rPrChange w:id="662" w:author="Virginia Anne Nichols" w:date="2025-05-14T11:00:00Z" w16du:dateUtc="2025-05-14T09:00:00Z">
            <w:rPr>
              <w:i/>
              <w:iCs/>
            </w:rPr>
          </w:rPrChange>
        </w:rPr>
        <w:t>Ann. Assoc. Am. Geogr.</w:t>
      </w:r>
      <w:r w:rsidRPr="00E94408">
        <w:rPr>
          <w:lang w:val="en-US"/>
          <w:rPrChange w:id="663" w:author="Virginia Anne Nichols" w:date="2025-05-14T11:00:00Z" w16du:dateUtc="2025-05-14T09:00:00Z">
            <w:rPr/>
          </w:rPrChange>
        </w:rPr>
        <w:t xml:space="preserve"> </w:t>
      </w:r>
      <w:r w:rsidRPr="00E94408">
        <w:rPr>
          <w:b/>
          <w:bCs/>
          <w:lang w:val="en-US"/>
          <w:rPrChange w:id="664" w:author="Virginia Anne Nichols" w:date="2025-05-14T11:00:00Z" w16du:dateUtc="2025-05-14T09:00:00Z">
            <w:rPr>
              <w:b/>
              <w:bCs/>
            </w:rPr>
          </w:rPrChange>
        </w:rPr>
        <w:t>98</w:t>
      </w:r>
      <w:r w:rsidRPr="00E94408">
        <w:rPr>
          <w:lang w:val="en-US"/>
          <w:rPrChange w:id="665" w:author="Virginia Anne Nichols" w:date="2025-05-14T11:00:00Z" w16du:dateUtc="2025-05-14T09:00:00Z">
            <w:rPr/>
          </w:rPrChange>
        </w:rPr>
        <w:t>, 120–134 (2008).</w:t>
      </w:r>
    </w:p>
    <w:p w14:paraId="3ED679D9" w14:textId="77777777" w:rsidR="00E94408" w:rsidRPr="00E94408" w:rsidRDefault="00E94408" w:rsidP="00E94408">
      <w:pPr>
        <w:pStyle w:val="Bibliography"/>
        <w:rPr>
          <w:lang w:val="en-US"/>
          <w:rPrChange w:id="666" w:author="Virginia Anne Nichols" w:date="2025-05-14T11:00:00Z" w16du:dateUtc="2025-05-14T09:00:00Z">
            <w:rPr/>
          </w:rPrChange>
        </w:rPr>
      </w:pPr>
      <w:r w:rsidRPr="00E94408">
        <w:rPr>
          <w:lang w:val="en-US"/>
          <w:rPrChange w:id="667" w:author="Virginia Anne Nichols" w:date="2025-05-14T11:00:00Z" w16du:dateUtc="2025-05-14T09:00:00Z">
            <w:rPr/>
          </w:rPrChange>
        </w:rPr>
        <w:t>79.</w:t>
      </w:r>
      <w:r w:rsidRPr="00E94408">
        <w:rPr>
          <w:lang w:val="en-US"/>
          <w:rPrChange w:id="668" w:author="Virginia Anne Nichols" w:date="2025-05-14T11:00:00Z" w16du:dateUtc="2025-05-14T09:00:00Z">
            <w:rPr/>
          </w:rPrChange>
        </w:rPr>
        <w:tab/>
        <w:t xml:space="preserve">Jordan, N. </w:t>
      </w:r>
      <w:r w:rsidRPr="00E94408">
        <w:rPr>
          <w:i/>
          <w:iCs/>
          <w:lang w:val="en-US"/>
          <w:rPrChange w:id="669" w:author="Virginia Anne Nichols" w:date="2025-05-14T11:00:00Z" w16du:dateUtc="2025-05-14T09:00:00Z">
            <w:rPr>
              <w:i/>
              <w:iCs/>
            </w:rPr>
          </w:rPrChange>
        </w:rPr>
        <w:t>et al.</w:t>
      </w:r>
      <w:r w:rsidRPr="00E94408">
        <w:rPr>
          <w:lang w:val="en-US"/>
          <w:rPrChange w:id="670" w:author="Virginia Anne Nichols" w:date="2025-05-14T11:00:00Z" w16du:dateUtc="2025-05-14T09:00:00Z">
            <w:rPr/>
          </w:rPrChange>
        </w:rPr>
        <w:t xml:space="preserve"> To meet grand challenges, agricultural scientists must engage in the politics of constructive collective action. </w:t>
      </w:r>
      <w:r w:rsidRPr="00E94408">
        <w:rPr>
          <w:i/>
          <w:iCs/>
          <w:lang w:val="en-US"/>
          <w:rPrChange w:id="671" w:author="Virginia Anne Nichols" w:date="2025-05-14T11:00:00Z" w16du:dateUtc="2025-05-14T09:00:00Z">
            <w:rPr>
              <w:i/>
              <w:iCs/>
            </w:rPr>
          </w:rPrChange>
        </w:rPr>
        <w:t>Crop Sci.</w:t>
      </w:r>
      <w:r w:rsidRPr="00E94408">
        <w:rPr>
          <w:lang w:val="en-US"/>
          <w:rPrChange w:id="672" w:author="Virginia Anne Nichols" w:date="2025-05-14T11:00:00Z" w16du:dateUtc="2025-05-14T09:00:00Z">
            <w:rPr/>
          </w:rPrChange>
        </w:rPr>
        <w:t xml:space="preserve"> </w:t>
      </w:r>
      <w:r w:rsidRPr="00E94408">
        <w:rPr>
          <w:b/>
          <w:bCs/>
          <w:lang w:val="en-US"/>
          <w:rPrChange w:id="673" w:author="Virginia Anne Nichols" w:date="2025-05-14T11:00:00Z" w16du:dateUtc="2025-05-14T09:00:00Z">
            <w:rPr>
              <w:b/>
              <w:bCs/>
            </w:rPr>
          </w:rPrChange>
        </w:rPr>
        <w:t>61</w:t>
      </w:r>
      <w:r w:rsidRPr="00E94408">
        <w:rPr>
          <w:lang w:val="en-US"/>
          <w:rPrChange w:id="674" w:author="Virginia Anne Nichols" w:date="2025-05-14T11:00:00Z" w16du:dateUtc="2025-05-14T09:00:00Z">
            <w:rPr/>
          </w:rPrChange>
        </w:rPr>
        <w:t>, 24–31 (2021).</w:t>
      </w:r>
    </w:p>
    <w:p w14:paraId="450D614F" w14:textId="77777777" w:rsidR="00E94408" w:rsidRPr="00E94408" w:rsidRDefault="00E94408" w:rsidP="00E94408">
      <w:pPr>
        <w:pStyle w:val="Bibliography"/>
        <w:rPr>
          <w:lang w:val="en-US"/>
          <w:rPrChange w:id="675" w:author="Virginia Anne Nichols" w:date="2025-05-14T11:00:00Z" w16du:dateUtc="2025-05-14T09:00:00Z">
            <w:rPr/>
          </w:rPrChange>
        </w:rPr>
      </w:pPr>
      <w:r w:rsidRPr="00E94408">
        <w:rPr>
          <w:lang w:val="en-US"/>
          <w:rPrChange w:id="676" w:author="Virginia Anne Nichols" w:date="2025-05-14T11:00:00Z" w16du:dateUtc="2025-05-14T09:00:00Z">
            <w:rPr/>
          </w:rPrChange>
        </w:rPr>
        <w:t>80.</w:t>
      </w:r>
      <w:r w:rsidRPr="00E94408">
        <w:rPr>
          <w:lang w:val="en-US"/>
          <w:rPrChange w:id="677" w:author="Virginia Anne Nichols" w:date="2025-05-14T11:00:00Z" w16du:dateUtc="2025-05-14T09:00:00Z">
            <w:rPr/>
          </w:rPrChange>
        </w:rPr>
        <w:tab/>
        <w:t xml:space="preserve">Hill, J. The sobering truth about corn ethanol. </w:t>
      </w:r>
      <w:r w:rsidRPr="00E94408">
        <w:rPr>
          <w:i/>
          <w:iCs/>
          <w:lang w:val="en-US"/>
          <w:rPrChange w:id="678" w:author="Virginia Anne Nichols" w:date="2025-05-14T11:00:00Z" w16du:dateUtc="2025-05-14T09:00:00Z">
            <w:rPr>
              <w:i/>
              <w:iCs/>
            </w:rPr>
          </w:rPrChange>
        </w:rPr>
        <w:t>Proc. Natl. Acad. Sci.</w:t>
      </w:r>
      <w:r w:rsidRPr="00E94408">
        <w:rPr>
          <w:lang w:val="en-US"/>
          <w:rPrChange w:id="679" w:author="Virginia Anne Nichols" w:date="2025-05-14T11:00:00Z" w16du:dateUtc="2025-05-14T09:00:00Z">
            <w:rPr/>
          </w:rPrChange>
        </w:rPr>
        <w:t xml:space="preserve"> </w:t>
      </w:r>
      <w:r w:rsidRPr="00E94408">
        <w:rPr>
          <w:b/>
          <w:bCs/>
          <w:lang w:val="en-US"/>
          <w:rPrChange w:id="680" w:author="Virginia Anne Nichols" w:date="2025-05-14T11:00:00Z" w16du:dateUtc="2025-05-14T09:00:00Z">
            <w:rPr>
              <w:b/>
              <w:bCs/>
            </w:rPr>
          </w:rPrChange>
        </w:rPr>
        <w:t>119</w:t>
      </w:r>
      <w:r w:rsidRPr="00E94408">
        <w:rPr>
          <w:lang w:val="en-US"/>
          <w:rPrChange w:id="681" w:author="Virginia Anne Nichols" w:date="2025-05-14T11:00:00Z" w16du:dateUtc="2025-05-14T09:00:00Z">
            <w:rPr/>
          </w:rPrChange>
        </w:rPr>
        <w:t>, e2200997119 (2022).</w:t>
      </w:r>
    </w:p>
    <w:p w14:paraId="2D5AE79F" w14:textId="77777777" w:rsidR="00E94408" w:rsidRPr="00E94408" w:rsidRDefault="00E94408" w:rsidP="00E94408">
      <w:pPr>
        <w:pStyle w:val="Bibliography"/>
        <w:rPr>
          <w:lang w:val="en-US"/>
          <w:rPrChange w:id="682" w:author="Virginia Anne Nichols" w:date="2025-05-14T11:00:00Z" w16du:dateUtc="2025-05-14T09:00:00Z">
            <w:rPr/>
          </w:rPrChange>
        </w:rPr>
      </w:pPr>
      <w:r w:rsidRPr="00E94408">
        <w:rPr>
          <w:lang w:val="en-US"/>
          <w:rPrChange w:id="683" w:author="Virginia Anne Nichols" w:date="2025-05-14T11:00:00Z" w16du:dateUtc="2025-05-14T09:00:00Z">
            <w:rPr/>
          </w:rPrChange>
        </w:rPr>
        <w:t>81.</w:t>
      </w:r>
      <w:r w:rsidRPr="00E94408">
        <w:rPr>
          <w:lang w:val="en-US"/>
          <w:rPrChange w:id="684" w:author="Virginia Anne Nichols" w:date="2025-05-14T11:00:00Z" w16du:dateUtc="2025-05-14T09:00:00Z">
            <w:rPr/>
          </w:rPrChange>
        </w:rPr>
        <w:tab/>
        <w:t xml:space="preserve">Kniss, A. Have genetically engineered herbicide-resistant crops increased or decreased herbicide use? </w:t>
      </w:r>
      <w:r w:rsidRPr="00E94408">
        <w:rPr>
          <w:i/>
          <w:iCs/>
          <w:lang w:val="en-US"/>
          <w:rPrChange w:id="685" w:author="Virginia Anne Nichols" w:date="2025-05-14T11:00:00Z" w16du:dateUtc="2025-05-14T09:00:00Z">
            <w:rPr>
              <w:i/>
              <w:iCs/>
            </w:rPr>
          </w:rPrChange>
        </w:rPr>
        <w:t>A Plant Out of Place</w:t>
      </w:r>
      <w:r w:rsidRPr="00E94408">
        <w:rPr>
          <w:lang w:val="en-US"/>
          <w:rPrChange w:id="686" w:author="Virginia Anne Nichols" w:date="2025-05-14T11:00:00Z" w16du:dateUtc="2025-05-14T09:00:00Z">
            <w:rPr/>
          </w:rPrChange>
        </w:rPr>
        <w:t xml:space="preserve"> https://plantoutofplace.com/2018/12/have-genetically-engineered-herbicide-resistant-crops-increased-or-decreased-herbicide-use/ (2018).</w:t>
      </w:r>
    </w:p>
    <w:p w14:paraId="13748306" w14:textId="77777777" w:rsidR="00E94408" w:rsidRPr="00E94408" w:rsidRDefault="00E94408" w:rsidP="00E94408">
      <w:pPr>
        <w:pStyle w:val="Bibliography"/>
        <w:rPr>
          <w:lang w:val="en-US"/>
          <w:rPrChange w:id="687" w:author="Virginia Anne Nichols" w:date="2025-05-14T11:00:00Z" w16du:dateUtc="2025-05-14T09:00:00Z">
            <w:rPr/>
          </w:rPrChange>
        </w:rPr>
      </w:pPr>
      <w:r w:rsidRPr="00E94408">
        <w:rPr>
          <w:lang w:val="en-US"/>
          <w:rPrChange w:id="688" w:author="Virginia Anne Nichols" w:date="2025-05-14T11:00:00Z" w16du:dateUtc="2025-05-14T09:00:00Z">
            <w:rPr/>
          </w:rPrChange>
        </w:rPr>
        <w:t>82.</w:t>
      </w:r>
      <w:r w:rsidRPr="00E94408">
        <w:rPr>
          <w:lang w:val="en-US"/>
          <w:rPrChange w:id="689" w:author="Virginia Anne Nichols" w:date="2025-05-14T11:00:00Z" w16du:dateUtc="2025-05-14T09:00:00Z">
            <w:rPr/>
          </w:rPrChange>
        </w:rPr>
        <w:tab/>
        <w:t xml:space="preserve">Weisberger, D., Ray, M. A., Basinger, N. T. &amp; Thompson, J. J. Chemical, Ecological, Other? Identifying Weed Management Typologies Within Industrialized Cropping Systems in Georgia (U.S.). </w:t>
      </w:r>
      <w:r w:rsidRPr="00E94408">
        <w:rPr>
          <w:i/>
          <w:iCs/>
          <w:lang w:val="en-US"/>
          <w:rPrChange w:id="690" w:author="Virginia Anne Nichols" w:date="2025-05-14T11:00:00Z" w16du:dateUtc="2025-05-14T09:00:00Z">
            <w:rPr>
              <w:i/>
              <w:iCs/>
            </w:rPr>
          </w:rPrChange>
        </w:rPr>
        <w:t>Agric. Hum. Values</w:t>
      </w:r>
      <w:r w:rsidRPr="00E94408">
        <w:rPr>
          <w:lang w:val="en-US"/>
          <w:rPrChange w:id="691" w:author="Virginia Anne Nichols" w:date="2025-05-14T11:00:00Z" w16du:dateUtc="2025-05-14T09:00:00Z">
            <w:rPr/>
          </w:rPrChange>
        </w:rPr>
        <w:t xml:space="preserve"> 1–19 doi:10.1007/s10460-023-10530-7.</w:t>
      </w:r>
    </w:p>
    <w:p w14:paraId="77D342DC" w14:textId="77777777" w:rsidR="00E94408" w:rsidRPr="00E94408" w:rsidRDefault="00E94408" w:rsidP="00E94408">
      <w:pPr>
        <w:pStyle w:val="Bibliography"/>
        <w:rPr>
          <w:lang w:val="en-US"/>
          <w:rPrChange w:id="692" w:author="Virginia Anne Nichols" w:date="2025-05-14T11:00:00Z" w16du:dateUtc="2025-05-14T09:00:00Z">
            <w:rPr/>
          </w:rPrChange>
        </w:rPr>
      </w:pPr>
      <w:r w:rsidRPr="00E94408">
        <w:rPr>
          <w:lang w:val="en-US"/>
          <w:rPrChange w:id="693" w:author="Virginia Anne Nichols" w:date="2025-05-14T11:00:00Z" w16du:dateUtc="2025-05-14T09:00:00Z">
            <w:rPr/>
          </w:rPrChange>
        </w:rPr>
        <w:t>83.</w:t>
      </w:r>
      <w:r w:rsidRPr="00E94408">
        <w:rPr>
          <w:lang w:val="en-US"/>
          <w:rPrChange w:id="694" w:author="Virginia Anne Nichols" w:date="2025-05-14T11:00:00Z" w16du:dateUtc="2025-05-14T09:00:00Z">
            <w:rPr/>
          </w:rPrChange>
        </w:rPr>
        <w:tab/>
        <w:t>The Man Who Tried To Feed The World | American Experience | PBS. https://www.pbs.org/wgbh/americanexperience/films/man-who-tried-to-feed-the-world/.</w:t>
      </w:r>
    </w:p>
    <w:p w14:paraId="7EB8EF46" w14:textId="77777777" w:rsidR="00E94408" w:rsidRPr="00E94408" w:rsidRDefault="00E94408" w:rsidP="00E94408">
      <w:pPr>
        <w:pStyle w:val="Bibliography"/>
        <w:rPr>
          <w:lang w:val="en-US"/>
          <w:rPrChange w:id="695" w:author="Virginia Anne Nichols" w:date="2025-05-14T11:00:00Z" w16du:dateUtc="2025-05-14T09:00:00Z">
            <w:rPr/>
          </w:rPrChange>
        </w:rPr>
      </w:pPr>
      <w:r w:rsidRPr="00E94408">
        <w:rPr>
          <w:lang w:val="en-US"/>
          <w:rPrChange w:id="696" w:author="Virginia Anne Nichols" w:date="2025-05-14T11:00:00Z" w16du:dateUtc="2025-05-14T09:00:00Z">
            <w:rPr/>
          </w:rPrChange>
        </w:rPr>
        <w:t>84.</w:t>
      </w:r>
      <w:r w:rsidRPr="00E94408">
        <w:rPr>
          <w:lang w:val="en-US"/>
          <w:rPrChange w:id="697" w:author="Virginia Anne Nichols" w:date="2025-05-14T11:00:00Z" w16du:dateUtc="2025-05-14T09:00:00Z">
            <w:rPr/>
          </w:rPrChange>
        </w:rPr>
        <w:tab/>
        <w:t xml:space="preserve">van Ostaijen, M. &amp; Jhagroe, S. “Get those voices at the table!”: Interview with Deborah Stone. </w:t>
      </w:r>
      <w:r w:rsidRPr="00E94408">
        <w:rPr>
          <w:i/>
          <w:iCs/>
          <w:lang w:val="en-US"/>
          <w:rPrChange w:id="698" w:author="Virginia Anne Nichols" w:date="2025-05-14T11:00:00Z" w16du:dateUtc="2025-05-14T09:00:00Z">
            <w:rPr>
              <w:i/>
              <w:iCs/>
            </w:rPr>
          </w:rPrChange>
        </w:rPr>
        <w:t>Policy Sci.</w:t>
      </w:r>
      <w:r w:rsidRPr="00E94408">
        <w:rPr>
          <w:lang w:val="en-US"/>
          <w:rPrChange w:id="699" w:author="Virginia Anne Nichols" w:date="2025-05-14T11:00:00Z" w16du:dateUtc="2025-05-14T09:00:00Z">
            <w:rPr/>
          </w:rPrChange>
        </w:rPr>
        <w:t xml:space="preserve"> </w:t>
      </w:r>
      <w:r w:rsidRPr="00E94408">
        <w:rPr>
          <w:b/>
          <w:bCs/>
          <w:lang w:val="en-US"/>
          <w:rPrChange w:id="700" w:author="Virginia Anne Nichols" w:date="2025-05-14T11:00:00Z" w16du:dateUtc="2025-05-14T09:00:00Z">
            <w:rPr>
              <w:b/>
              <w:bCs/>
            </w:rPr>
          </w:rPrChange>
        </w:rPr>
        <w:t>48</w:t>
      </w:r>
      <w:r w:rsidRPr="00E94408">
        <w:rPr>
          <w:lang w:val="en-US"/>
          <w:rPrChange w:id="701" w:author="Virginia Anne Nichols" w:date="2025-05-14T11:00:00Z" w16du:dateUtc="2025-05-14T09:00:00Z">
            <w:rPr/>
          </w:rPrChange>
        </w:rPr>
        <w:t>, 127–133 (2015).</w:t>
      </w:r>
    </w:p>
    <w:p w14:paraId="17C04C4A" w14:textId="77777777" w:rsidR="00E94408" w:rsidRPr="00E94408" w:rsidRDefault="00E94408" w:rsidP="00E94408">
      <w:pPr>
        <w:pStyle w:val="Bibliography"/>
        <w:rPr>
          <w:lang w:val="en-US"/>
          <w:rPrChange w:id="702" w:author="Virginia Anne Nichols" w:date="2025-05-14T11:00:00Z" w16du:dateUtc="2025-05-14T09:00:00Z">
            <w:rPr/>
          </w:rPrChange>
        </w:rPr>
      </w:pPr>
      <w:r w:rsidRPr="00E94408">
        <w:rPr>
          <w:lang w:val="en-US"/>
          <w:rPrChange w:id="703" w:author="Virginia Anne Nichols" w:date="2025-05-14T11:00:00Z" w16du:dateUtc="2025-05-14T09:00:00Z">
            <w:rPr/>
          </w:rPrChange>
        </w:rPr>
        <w:t>85.</w:t>
      </w:r>
      <w:r w:rsidRPr="00E94408">
        <w:rPr>
          <w:lang w:val="en-US"/>
          <w:rPrChange w:id="704" w:author="Virginia Anne Nichols" w:date="2025-05-14T11:00:00Z" w16du:dateUtc="2025-05-14T09:00:00Z">
            <w:rPr/>
          </w:rPrChange>
        </w:rPr>
        <w:tab/>
        <w:t xml:space="preserve">Asprooth, L., Norton, M. &amp; Galt, R. The adoption of conservation practices in the Corn Belt: the role of one formal farmer network, Practical Farmers of Iowa. </w:t>
      </w:r>
      <w:r w:rsidRPr="00E94408">
        <w:rPr>
          <w:i/>
          <w:iCs/>
          <w:lang w:val="en-US"/>
          <w:rPrChange w:id="705" w:author="Virginia Anne Nichols" w:date="2025-05-14T11:00:00Z" w16du:dateUtc="2025-05-14T09:00:00Z">
            <w:rPr>
              <w:i/>
              <w:iCs/>
            </w:rPr>
          </w:rPrChange>
        </w:rPr>
        <w:t>Agric. Hum. Values</w:t>
      </w:r>
      <w:r w:rsidRPr="00E94408">
        <w:rPr>
          <w:lang w:val="en-US"/>
          <w:rPrChange w:id="706" w:author="Virginia Anne Nichols" w:date="2025-05-14T11:00:00Z" w16du:dateUtc="2025-05-14T09:00:00Z">
            <w:rPr/>
          </w:rPrChange>
        </w:rPr>
        <w:t xml:space="preserve"> </w:t>
      </w:r>
      <w:r w:rsidRPr="00E94408">
        <w:rPr>
          <w:b/>
          <w:bCs/>
          <w:lang w:val="en-US"/>
          <w:rPrChange w:id="707" w:author="Virginia Anne Nichols" w:date="2025-05-14T11:00:00Z" w16du:dateUtc="2025-05-14T09:00:00Z">
            <w:rPr>
              <w:b/>
              <w:bCs/>
            </w:rPr>
          </w:rPrChange>
        </w:rPr>
        <w:t>40</w:t>
      </w:r>
      <w:r w:rsidRPr="00E94408">
        <w:rPr>
          <w:lang w:val="en-US"/>
          <w:rPrChange w:id="708" w:author="Virginia Anne Nichols" w:date="2025-05-14T11:00:00Z" w16du:dateUtc="2025-05-14T09:00:00Z">
            <w:rPr/>
          </w:rPrChange>
        </w:rPr>
        <w:t>, 1559–1580 (2023).</w:t>
      </w:r>
    </w:p>
    <w:p w14:paraId="473B7019" w14:textId="77777777" w:rsidR="00E94408" w:rsidRPr="00E94408" w:rsidRDefault="00E94408" w:rsidP="00E94408">
      <w:pPr>
        <w:pStyle w:val="Bibliography"/>
        <w:rPr>
          <w:lang w:val="en-US"/>
          <w:rPrChange w:id="709" w:author="Virginia Anne Nichols" w:date="2025-05-14T11:00:00Z" w16du:dateUtc="2025-05-14T09:00:00Z">
            <w:rPr/>
          </w:rPrChange>
        </w:rPr>
      </w:pPr>
      <w:r w:rsidRPr="00E94408">
        <w:rPr>
          <w:lang w:val="en-US"/>
          <w:rPrChange w:id="710" w:author="Virginia Anne Nichols" w:date="2025-05-14T11:00:00Z" w16du:dateUtc="2025-05-14T09:00:00Z">
            <w:rPr/>
          </w:rPrChange>
        </w:rPr>
        <w:t>86.</w:t>
      </w:r>
      <w:r w:rsidRPr="00E94408">
        <w:rPr>
          <w:lang w:val="en-US"/>
          <w:rPrChange w:id="711" w:author="Virginia Anne Nichols" w:date="2025-05-14T11:00:00Z" w16du:dateUtc="2025-05-14T09:00:00Z">
            <w:rPr/>
          </w:rPrChange>
        </w:rPr>
        <w:tab/>
        <w:t xml:space="preserve">Asprooth, L., Norton, M. &amp; Galt, R. Transforming the Corn Belt: A recipe for collaborative, farmer-driven research and diffusion of innovation. </w:t>
      </w:r>
      <w:r w:rsidRPr="00E94408">
        <w:rPr>
          <w:i/>
          <w:iCs/>
          <w:lang w:val="en-US"/>
          <w:rPrChange w:id="712" w:author="Virginia Anne Nichols" w:date="2025-05-14T11:00:00Z" w16du:dateUtc="2025-05-14T09:00:00Z">
            <w:rPr>
              <w:i/>
              <w:iCs/>
            </w:rPr>
          </w:rPrChange>
        </w:rPr>
        <w:t>J. Rural Stud.</w:t>
      </w:r>
      <w:r w:rsidRPr="00E94408">
        <w:rPr>
          <w:lang w:val="en-US"/>
          <w:rPrChange w:id="713" w:author="Virginia Anne Nichols" w:date="2025-05-14T11:00:00Z" w16du:dateUtc="2025-05-14T09:00:00Z">
            <w:rPr/>
          </w:rPrChange>
        </w:rPr>
        <w:t xml:space="preserve"> </w:t>
      </w:r>
      <w:r w:rsidRPr="00E94408">
        <w:rPr>
          <w:b/>
          <w:bCs/>
          <w:lang w:val="en-US"/>
          <w:rPrChange w:id="714" w:author="Virginia Anne Nichols" w:date="2025-05-14T11:00:00Z" w16du:dateUtc="2025-05-14T09:00:00Z">
            <w:rPr>
              <w:b/>
              <w:bCs/>
            </w:rPr>
          </w:rPrChange>
        </w:rPr>
        <w:t>103</w:t>
      </w:r>
      <w:r w:rsidRPr="00E94408">
        <w:rPr>
          <w:lang w:val="en-US"/>
          <w:rPrChange w:id="715" w:author="Virginia Anne Nichols" w:date="2025-05-14T11:00:00Z" w16du:dateUtc="2025-05-14T09:00:00Z">
            <w:rPr/>
          </w:rPrChange>
        </w:rPr>
        <w:t>, 103133 (2023).</w:t>
      </w:r>
    </w:p>
    <w:p w14:paraId="4E485848" w14:textId="77777777" w:rsidR="00E94408" w:rsidRDefault="00E94408" w:rsidP="00E94408">
      <w:pPr>
        <w:pStyle w:val="Bibliography"/>
      </w:pPr>
      <w:r w:rsidRPr="00E94408">
        <w:rPr>
          <w:lang w:val="en-US"/>
          <w:rPrChange w:id="716" w:author="Virginia Anne Nichols" w:date="2025-05-14T11:00:00Z" w16du:dateUtc="2025-05-14T09:00:00Z">
            <w:rPr/>
          </w:rPrChange>
        </w:rPr>
        <w:t>87.</w:t>
      </w:r>
      <w:r w:rsidRPr="00E94408">
        <w:rPr>
          <w:lang w:val="en-US"/>
          <w:rPrChange w:id="717" w:author="Virginia Anne Nichols" w:date="2025-05-14T11:00:00Z" w16du:dateUtc="2025-05-14T09:00:00Z">
            <w:rPr/>
          </w:rPrChange>
        </w:rP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252F41C7"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3</Pages>
  <Words>30516</Words>
  <Characters>183402</Characters>
  <Application>Microsoft Office Word</Application>
  <DocSecurity>0</DocSecurity>
  <Lines>3162</Lines>
  <Paragraphs>102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2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cp:lastPrinted>2024-10-17T08:30:00Z</cp:lastPrinted>
  <dcterms:created xsi:type="dcterms:W3CDTF">2025-05-14T08:31:00Z</dcterms:created>
  <dcterms:modified xsi:type="dcterms:W3CDTF">2025-05-14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1ebjM1v"/&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